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05F91E" w14:textId="7E86813D" w:rsidR="00FF010E" w:rsidRPr="00181AAD" w:rsidRDefault="00155277" w:rsidP="00C77BC4">
      <w:pPr>
        <w:outlineLvl w:val="0"/>
        <w:rPr>
          <w:rStyle w:val="Strong"/>
          <w:rFonts w:eastAsia="Times New Roman"/>
          <w:b w:val="0"/>
          <w:i/>
        </w:rPr>
      </w:pPr>
      <w:r>
        <w:rPr>
          <w:rStyle w:val="Strong"/>
          <w:rFonts w:eastAsia="Times New Roman"/>
          <w:b w:val="0"/>
          <w:i/>
        </w:rPr>
        <w:t xml:space="preserve">Draft of </w:t>
      </w:r>
      <w:r w:rsidR="00181AAD">
        <w:rPr>
          <w:rStyle w:val="Strong"/>
          <w:rFonts w:eastAsia="Times New Roman"/>
          <w:b w:val="0"/>
          <w:i/>
        </w:rPr>
        <w:t>2018</w:t>
      </w:r>
      <w:r>
        <w:rPr>
          <w:rStyle w:val="Strong"/>
          <w:rFonts w:eastAsia="Times New Roman"/>
          <w:b w:val="0"/>
          <w:i/>
        </w:rPr>
        <w:t>-</w:t>
      </w:r>
      <w:r w:rsidR="00181AAD">
        <w:rPr>
          <w:rStyle w:val="Strong"/>
          <w:rFonts w:eastAsia="Times New Roman"/>
          <w:b w:val="0"/>
          <w:i/>
        </w:rPr>
        <w:t>2</w:t>
      </w:r>
      <w:r>
        <w:rPr>
          <w:rStyle w:val="Strong"/>
          <w:rFonts w:eastAsia="Times New Roman"/>
          <w:b w:val="0"/>
          <w:i/>
        </w:rPr>
        <w:t>-</w:t>
      </w:r>
      <w:r w:rsidR="00181AAD">
        <w:rPr>
          <w:rStyle w:val="Strong"/>
          <w:rFonts w:eastAsia="Times New Roman"/>
          <w:b w:val="0"/>
          <w:i/>
        </w:rPr>
        <w:t>16</w:t>
      </w:r>
      <w:r>
        <w:rPr>
          <w:rStyle w:val="Strong"/>
          <w:rFonts w:eastAsia="Times New Roman"/>
          <w:b w:val="0"/>
          <w:i/>
        </w:rPr>
        <w:t xml:space="preserve">; </w:t>
      </w:r>
      <w:r w:rsidR="00181AAD">
        <w:rPr>
          <w:rStyle w:val="Strong"/>
          <w:rFonts w:eastAsia="Times New Roman"/>
          <w:b w:val="0"/>
          <w:i/>
        </w:rPr>
        <w:t xml:space="preserve">main text </w:t>
      </w:r>
      <w:r>
        <w:rPr>
          <w:rStyle w:val="Strong"/>
          <w:rFonts w:eastAsia="Times New Roman"/>
          <w:b w:val="0"/>
          <w:i/>
        </w:rPr>
        <w:t>c</w:t>
      </w:r>
      <w:r w:rsidR="00FF010E" w:rsidRPr="00181AAD">
        <w:rPr>
          <w:rStyle w:val="Strong"/>
          <w:rFonts w:eastAsia="Times New Roman"/>
          <w:b w:val="0"/>
          <w:i/>
        </w:rPr>
        <w:t xml:space="preserve">urrently </w:t>
      </w:r>
      <w:r w:rsidR="00181AAD">
        <w:rPr>
          <w:rStyle w:val="Strong"/>
          <w:rFonts w:eastAsia="Times New Roman"/>
          <w:b w:val="0"/>
          <w:i/>
        </w:rPr>
        <w:t>~</w:t>
      </w:r>
      <w:r w:rsidR="00FF010E" w:rsidRPr="00181AAD">
        <w:rPr>
          <w:rStyle w:val="Strong"/>
          <w:rFonts w:eastAsia="Times New Roman"/>
          <w:b w:val="0"/>
          <w:i/>
        </w:rPr>
        <w:t>13</w:t>
      </w:r>
      <w:r w:rsidR="00181AAD">
        <w:rPr>
          <w:rStyle w:val="Strong"/>
          <w:rFonts w:eastAsia="Times New Roman"/>
          <w:b w:val="0"/>
          <w:i/>
        </w:rPr>
        <w:t>4</w:t>
      </w:r>
      <w:r w:rsidR="00FF010E" w:rsidRPr="00181AAD">
        <w:rPr>
          <w:rStyle w:val="Strong"/>
          <w:rFonts w:eastAsia="Times New Roman"/>
          <w:b w:val="0"/>
          <w:i/>
        </w:rPr>
        <w:t>0 words without refs notes or captions</w:t>
      </w:r>
    </w:p>
    <w:p w14:paraId="092A3BB0" w14:textId="77777777" w:rsidR="007A418A" w:rsidRDefault="007A418A" w:rsidP="007A418A">
      <w:pPr>
        <w:rPr>
          <w:rFonts w:eastAsia="Times New Roman"/>
          <w:sz w:val="24"/>
          <w:szCs w:val="24"/>
          <w:lang w:val="en-GB" w:eastAsia="en-GB"/>
        </w:rPr>
      </w:pPr>
      <w:r>
        <w:rPr>
          <w:rStyle w:val="Strong"/>
          <w:rFonts w:eastAsia="Times New Roman"/>
        </w:rPr>
        <w:t>Reports</w:t>
      </w:r>
      <w:r>
        <w:rPr>
          <w:rFonts w:eastAsia="Times New Roman"/>
        </w:rPr>
        <w:t xml:space="preserve"> (up to ~2500 words including references, notes and captions or ~3 printed pages) present important new research results of broad significance. Reports should include an abstract, an introductory paragraph, up to four figures or tables, and about 30 references. Materials and Methods should usually be included in </w:t>
      </w:r>
      <w:hyperlink r:id="rId6" w:history="1">
        <w:r>
          <w:rPr>
            <w:rStyle w:val="Hyperlink"/>
            <w:rFonts w:eastAsia="Times New Roman"/>
          </w:rPr>
          <w:t>supplementary materials</w:t>
        </w:r>
      </w:hyperlink>
      <w:r>
        <w:rPr>
          <w:rFonts w:eastAsia="Times New Roman"/>
        </w:rPr>
        <w:t>,</w:t>
      </w:r>
    </w:p>
    <w:p w14:paraId="16DDED62" w14:textId="77777777" w:rsidR="00C15ACD" w:rsidRDefault="001E7121" w:rsidP="00C15ACD">
      <w:pPr>
        <w:spacing w:after="0" w:line="240" w:lineRule="auto"/>
        <w:rPr>
          <w:rFonts w:ascii="Times New Roman" w:hAnsi="Times New Roman" w:cs="Times New Roman"/>
          <w:b/>
          <w:bCs/>
          <w:sz w:val="24"/>
          <w:szCs w:val="24"/>
          <w:lang w:val="en-GB" w:eastAsia="en-GB"/>
        </w:rPr>
      </w:pPr>
      <w:r w:rsidRPr="001E7121">
        <w:rPr>
          <w:rFonts w:ascii="Times New Roman" w:eastAsia="Times New Roman" w:hAnsi="Times New Roman" w:cs="Times New Roman"/>
          <w:b/>
          <w:bCs/>
          <w:sz w:val="24"/>
          <w:szCs w:val="24"/>
          <w:lang w:val="en-GB" w:eastAsia="en-GB"/>
        </w:rPr>
        <w:t>Title:</w:t>
      </w:r>
      <w:r w:rsidR="00760295" w:rsidRPr="00760295">
        <w:t xml:space="preserve"> </w:t>
      </w:r>
      <w:r w:rsidR="00760295">
        <w:t>should be no more than 96 characters (including spaces)</w:t>
      </w:r>
      <w:r w:rsidRPr="001E7121">
        <w:rPr>
          <w:rFonts w:ascii="Times New Roman" w:eastAsia="Times New Roman" w:hAnsi="Times New Roman" w:cs="Times New Roman"/>
          <w:b/>
          <w:bCs/>
          <w:sz w:val="24"/>
          <w:szCs w:val="24"/>
          <w:lang w:val="en-GB" w:eastAsia="en-GB"/>
        </w:rPr>
        <w:br/>
        <w:t>One Sentence Summary:</w:t>
      </w:r>
      <w:r w:rsidR="00C15ACD" w:rsidRPr="00C15ACD">
        <w:t xml:space="preserve"> </w:t>
      </w:r>
      <w:r w:rsidR="00C15ACD">
        <w:t>capturing the most important point should be submitted for Research Articles, Reports and Reviews. These should be a maximum of 125 characters and should complement rather than repeat the title</w:t>
      </w:r>
      <w:r w:rsidRPr="001E7121">
        <w:rPr>
          <w:rFonts w:ascii="Times New Roman" w:eastAsia="Times New Roman" w:hAnsi="Times New Roman" w:cs="Times New Roman"/>
          <w:b/>
          <w:bCs/>
          <w:sz w:val="24"/>
          <w:szCs w:val="24"/>
          <w:lang w:val="en-GB" w:eastAsia="en-GB"/>
        </w:rPr>
        <w:br/>
        <w:t>Abstract:</w:t>
      </w:r>
      <w:r w:rsidR="00C15ACD">
        <w:rPr>
          <w:rFonts w:ascii="Times New Roman" w:eastAsia="Times New Roman" w:hAnsi="Times New Roman" w:cs="Times New Roman"/>
          <w:b/>
          <w:bCs/>
          <w:sz w:val="24"/>
          <w:szCs w:val="24"/>
          <w:lang w:val="en-GB" w:eastAsia="en-GB"/>
        </w:rPr>
        <w:t xml:space="preserve"> </w:t>
      </w:r>
      <w:r w:rsidR="00C15ACD">
        <w:t>of Research Articles and Reports should explain to the general reader why the research was done, what was found and why the results are important. They should start with some brief BACKGROUND information: a sentence giving a broad introduction to the field comprehensible to the general reader, and then a sentence of more detailed background specific to your study. This should be followed by an explanation of the OBJECTIVES/METHODS and then the RESULTS. The final sentence should outline the main CONCLUSIONS of the study, in terms that will be comprehensible to all our readers. The Abstract is distinct from the main body of the text, and thus should not be the only source of background information critical to understanding the manuscript. Please do not include citations or abbreviations in the Abstract. The abstract should be 125 words or less.</w:t>
      </w:r>
      <w:r w:rsidRPr="001E7121">
        <w:rPr>
          <w:rFonts w:ascii="Times New Roman" w:eastAsia="Times New Roman" w:hAnsi="Times New Roman" w:cs="Times New Roman"/>
          <w:b/>
          <w:bCs/>
          <w:sz w:val="24"/>
          <w:szCs w:val="24"/>
          <w:lang w:val="en-GB" w:eastAsia="en-GB"/>
        </w:rPr>
        <w:br/>
      </w:r>
    </w:p>
    <w:p w14:paraId="6719D03E" w14:textId="5AE877BB" w:rsidR="001E7121" w:rsidRPr="001E7121" w:rsidRDefault="001E7121" w:rsidP="00C15ACD">
      <w:pPr>
        <w:spacing w:after="0" w:line="240" w:lineRule="auto"/>
        <w:rPr>
          <w:rFonts w:ascii="Times New Roman" w:hAnsi="Times New Roman" w:cs="Times New Roman"/>
          <w:sz w:val="24"/>
          <w:szCs w:val="24"/>
          <w:lang w:val="en-GB" w:eastAsia="en-GB"/>
        </w:rPr>
      </w:pPr>
      <w:r w:rsidRPr="001E7121">
        <w:rPr>
          <w:rFonts w:ascii="Times New Roman" w:hAnsi="Times New Roman" w:cs="Times New Roman"/>
          <w:b/>
          <w:bCs/>
          <w:sz w:val="24"/>
          <w:szCs w:val="24"/>
          <w:lang w:val="en-GB" w:eastAsia="en-GB"/>
        </w:rPr>
        <w:t>Main Text</w:t>
      </w:r>
      <w:r w:rsidRPr="001E7121">
        <w:rPr>
          <w:rFonts w:ascii="Times New Roman" w:hAnsi="Times New Roman" w:cs="Times New Roman"/>
          <w:sz w:val="24"/>
          <w:szCs w:val="24"/>
          <w:lang w:val="en-GB" w:eastAsia="en-GB"/>
        </w:rPr>
        <w:t xml:space="preserve"> is not divided into sub-headings for Reports. Subheadings are used only in Research Articles, and Reviews.</w:t>
      </w:r>
    </w:p>
    <w:p w14:paraId="2594C7E1" w14:textId="77777777" w:rsidR="001E7121" w:rsidRPr="001E7121" w:rsidRDefault="001E7121" w:rsidP="001E7121">
      <w:pPr>
        <w:spacing w:after="0" w:line="240" w:lineRule="auto"/>
        <w:rPr>
          <w:rFonts w:ascii="Times New Roman" w:eastAsia="Times New Roman" w:hAnsi="Times New Roman" w:cs="Times New Roman"/>
          <w:sz w:val="24"/>
          <w:szCs w:val="24"/>
          <w:lang w:val="en-GB" w:eastAsia="en-GB"/>
        </w:rPr>
      </w:pPr>
    </w:p>
    <w:p w14:paraId="050390E3" w14:textId="6C4150C8" w:rsidR="008C05FC" w:rsidRDefault="008C05FC" w:rsidP="00C77BC4">
      <w:pPr>
        <w:ind w:left="1440" w:hanging="1440"/>
        <w:outlineLvl w:val="0"/>
      </w:pPr>
      <w:r>
        <w:t>TITLE Photosynthetic proteins at continental scale</w:t>
      </w:r>
    </w:p>
    <w:p w14:paraId="4CD99CE1" w14:textId="5D0D7320" w:rsidR="001C4421" w:rsidRDefault="001C4421" w:rsidP="006968E6">
      <w:pPr>
        <w:ind w:left="1440" w:hanging="1440"/>
      </w:pPr>
      <w:r>
        <w:t>ONE SENTENCE SUMMARY</w:t>
      </w:r>
      <w:r w:rsidR="00884DDE">
        <w:t xml:space="preserve"> (maybe put the </w:t>
      </w:r>
      <w:proofErr w:type="spellStart"/>
      <w:r w:rsidR="00884DDE">
        <w:t>imptce</w:t>
      </w:r>
      <w:proofErr w:type="spellEnd"/>
      <w:r w:rsidR="00884DDE">
        <w:t xml:space="preserve"> of the tech advance here, complementing the abstract?) </w:t>
      </w:r>
      <w:r w:rsidR="00884DDE">
        <w:rPr>
          <w:rFonts w:ascii="Helvetica" w:eastAsia="Helvetica" w:hAnsi="Helvetica" w:cs="Helvetica"/>
        </w:rPr>
        <w:t>–</w:t>
      </w:r>
      <w:r w:rsidR="00884DDE">
        <w:t xml:space="preserve"> or else the major patterns </w:t>
      </w:r>
      <w:r w:rsidR="00884DDE">
        <w:rPr>
          <w:rFonts w:ascii="Helvetica" w:eastAsia="Helvetica" w:hAnsi="Helvetica" w:cs="Helvetica"/>
        </w:rPr>
        <w:t>–</w:t>
      </w:r>
      <w:r w:rsidR="00884DDE">
        <w:t xml:space="preserve"> can only be one or other of these</w:t>
      </w:r>
    </w:p>
    <w:p w14:paraId="7507DD3D" w14:textId="259C4EC3" w:rsidR="001C4421" w:rsidRDefault="001C4421" w:rsidP="006968E6">
      <w:pPr>
        <w:ind w:left="1440" w:hanging="1440"/>
      </w:pPr>
      <w:r>
        <w:t>ABSTRACT</w:t>
      </w:r>
      <w:r w:rsidR="00766174">
        <w:t xml:space="preserve"> (125 words, 6-8 sentences</w:t>
      </w:r>
      <w:r w:rsidR="00A3643D">
        <w:t>; currently 1</w:t>
      </w:r>
      <w:r w:rsidR="00240A14">
        <w:t>39</w:t>
      </w:r>
      <w:r w:rsidR="00A3643D">
        <w:t xml:space="preserve"> words</w:t>
      </w:r>
      <w:r w:rsidR="00766174">
        <w:t>)</w:t>
      </w:r>
    </w:p>
    <w:p w14:paraId="6D257992" w14:textId="77777777" w:rsidR="00A3643D" w:rsidRDefault="00E97A98" w:rsidP="00CC0C9E">
      <w:r>
        <w:t xml:space="preserve">Wide-area vegetation functioning currently is interpreted and modelled via total N measurements, which have been achievable across many species and sites. Yet within total N lie many specific proteins with different specific functions. </w:t>
      </w:r>
    </w:p>
    <w:p w14:paraId="30D26818" w14:textId="4CC5FFB1" w:rsidR="00766174" w:rsidRDefault="00E97A98" w:rsidP="00CC0C9E">
      <w:r>
        <w:t>Here we report single pass quantification of al</w:t>
      </w:r>
      <w:r w:rsidR="008E4EBC">
        <w:t xml:space="preserve">most all individual </w:t>
      </w:r>
      <w:r w:rsidR="00240A14">
        <w:t xml:space="preserve">leaf </w:t>
      </w:r>
      <w:r>
        <w:t>proteins across species spanning continental scale and much of the world</w:t>
      </w:r>
      <w:r w:rsidRPr="00181AAD">
        <w:t>’</w:t>
      </w:r>
      <w:r>
        <w:t xml:space="preserve">s </w:t>
      </w:r>
      <w:proofErr w:type="spellStart"/>
      <w:r>
        <w:t>bioclimate</w:t>
      </w:r>
      <w:proofErr w:type="spellEnd"/>
      <w:r>
        <w:t xml:space="preserve"> space. </w:t>
      </w:r>
    </w:p>
    <w:p w14:paraId="6E703245" w14:textId="6F0624E0" w:rsidR="00766174" w:rsidRDefault="00DD7144" w:rsidP="00CC0C9E">
      <w:r>
        <w:t>P</w:t>
      </w:r>
      <w:commentRangeStart w:id="0"/>
      <w:r>
        <w:t xml:space="preserve">roteins responsible for C fixation per leaf area increased toward lower rainfall, as expected from least-cost theory for balancing nitrogen with water use. Proteins responsible for light capture increased toward lower irradiance, as expected for coordination of light capture with carboxylation capacity. </w:t>
      </w:r>
      <w:r w:rsidR="008E4EBC">
        <w:t xml:space="preserve">Both protein groups increased toward lower temperature, </w:t>
      </w:r>
      <w:r w:rsidR="00075C1E">
        <w:t xml:space="preserve">as expected from the decline in activity per mol. </w:t>
      </w:r>
      <w:commentRangeEnd w:id="0"/>
      <w:r w:rsidR="00075C1E" w:rsidRPr="00181AAD">
        <w:commentReference w:id="0"/>
      </w:r>
    </w:p>
    <w:p w14:paraId="4229DA8C" w14:textId="56F0363C" w:rsidR="00766174" w:rsidRDefault="00A3643D" w:rsidP="00CC0C9E">
      <w:r>
        <w:t>P</w:t>
      </w:r>
      <w:r w:rsidR="00075C1E">
        <w:t>roteomic method</w:t>
      </w:r>
      <w:r w:rsidR="008C3648">
        <w:t>s</w:t>
      </w:r>
      <w:r w:rsidR="00075C1E">
        <w:t xml:space="preserve"> adopted here for the first time have potential </w:t>
      </w:r>
      <w:r w:rsidR="00766174">
        <w:t xml:space="preserve">to </w:t>
      </w:r>
      <w:r>
        <w:t>advance</w:t>
      </w:r>
      <w:r w:rsidR="00766174">
        <w:t xml:space="preserve"> many areas of ecology </w:t>
      </w:r>
      <w:r w:rsidR="00075C1E">
        <w:t xml:space="preserve">via </w:t>
      </w:r>
      <w:r>
        <w:t xml:space="preserve">broad-scale </w:t>
      </w:r>
      <w:r w:rsidR="00075C1E">
        <w:t>quantification of</w:t>
      </w:r>
      <w:r>
        <w:t xml:space="preserve"> proteins with specific functions.</w:t>
      </w:r>
    </w:p>
    <w:p w14:paraId="536D1DA4" w14:textId="159CFF0F" w:rsidR="00BC2F9B" w:rsidRPr="00BC2F9B" w:rsidRDefault="004A129A" w:rsidP="00C77BC4">
      <w:pPr>
        <w:ind w:left="1440" w:hanging="1440"/>
        <w:outlineLvl w:val="0"/>
      </w:pPr>
      <w:r>
        <w:t>MAIN TEXT</w:t>
      </w:r>
    </w:p>
    <w:p w14:paraId="099EA54C" w14:textId="74245E9A" w:rsidR="008C05FC" w:rsidRPr="00BC2F9B" w:rsidRDefault="008C05FC" w:rsidP="005541DC">
      <w:r>
        <w:t>I</w:t>
      </w:r>
      <w:r w:rsidRPr="00BC2F9B">
        <w:t xml:space="preserve">nterpretation of what vegetation is doing across wide areas and many species </w:t>
      </w:r>
      <w:r>
        <w:t>has previously relied</w:t>
      </w:r>
      <w:r w:rsidRPr="00BC2F9B">
        <w:t xml:space="preserve"> on measurements of leaf nitrogen content, both </w:t>
      </w:r>
      <w:r>
        <w:t>for</w:t>
      </w:r>
      <w:r w:rsidRPr="00BC2F9B">
        <w:t xml:space="preserve"> comparative trait ecology</w:t>
      </w:r>
      <w:ins w:id="1" w:author="James Lawson" w:date="2018-05-10T11:16:00Z">
        <w:r w:rsidR="00EE3D33">
          <w:t xml:space="preserve"> </w:t>
        </w:r>
        <w:r w:rsidR="00EE3D33">
          <w:fldChar w:fldCharType="begin" w:fldLock="1"/>
        </w:r>
      </w:ins>
      <w:r w:rsidR="003F2891">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13ed1d1-b623-4509-8e92-01d43ed3e81b" ] } ], "mendeley" : { "formattedCitation" : "(Ian J Wright et al., 2004)", "plainTextFormattedCitation" : "(Ian J Wright et al., 2004)", "previouslyFormattedCitation" : "(Ian J Wright et al., 2004)" }, "properties" : { "noteIndex" : 0 }, "schema" : "https://github.com/citation-style-language/schema/raw/master/csl-citation.json" }</w:instrText>
      </w:r>
      <w:r w:rsidR="00EE3D33">
        <w:fldChar w:fldCharType="separate"/>
      </w:r>
      <w:r w:rsidR="003F2891" w:rsidRPr="003F2891">
        <w:rPr>
          <w:noProof/>
        </w:rPr>
        <w:t>(Ian J Wright et al., 2004)</w:t>
      </w:r>
      <w:ins w:id="2" w:author="James Lawson" w:date="2018-05-10T11:16:00Z">
        <w:r w:rsidR="00EE3D33">
          <w:fldChar w:fldCharType="end"/>
        </w:r>
      </w:ins>
      <w:r w:rsidRPr="00BC2F9B">
        <w:t xml:space="preserve"> </w:t>
      </w:r>
      <w:commentRangeStart w:id="3"/>
      <w:del w:id="4" w:author="James Lawson" w:date="2018-05-10T11:16:00Z">
        <w:r w:rsidRPr="00BC2F9B" w:rsidDel="00EE3D33">
          <w:delText>(</w:delText>
        </w:r>
      </w:del>
      <w:del w:id="5" w:author="James Lawson" w:date="2018-05-08T19:01:00Z">
        <w:r w:rsidRPr="00BC2F9B" w:rsidDel="00227001">
          <w:delText>refs</w:delText>
        </w:r>
      </w:del>
      <w:del w:id="6" w:author="James Lawson" w:date="2018-05-10T11:16:00Z">
        <w:r w:rsidRPr="00BC2F9B" w:rsidDel="00EE3D33">
          <w:delText>)</w:delText>
        </w:r>
        <w:commentRangeEnd w:id="3"/>
        <w:r w:rsidDel="00EE3D33">
          <w:rPr>
            <w:rStyle w:val="CommentReference"/>
          </w:rPr>
          <w:commentReference w:id="3"/>
        </w:r>
        <w:r w:rsidRPr="00BC2F9B" w:rsidDel="00EE3D33">
          <w:delText xml:space="preserve"> </w:delText>
        </w:r>
      </w:del>
      <w:r w:rsidRPr="00BC2F9B">
        <w:t xml:space="preserve">and </w:t>
      </w:r>
      <w:r>
        <w:t>for</w:t>
      </w:r>
      <w:r w:rsidRPr="00BC2F9B">
        <w:t xml:space="preserve"> models intended to capture contribution of vegetation to world carbon budgets </w:t>
      </w:r>
      <w:ins w:id="7" w:author="James Lawson" w:date="2018-05-10T11:17:00Z">
        <w:r w:rsidR="00EE3D33">
          <w:fldChar w:fldCharType="begin" w:fldLock="1"/>
        </w:r>
      </w:ins>
      <w:r w:rsidR="004710FB">
        <w:instrText>ADDIN CSL_CITATION { "citationItems" : [ { "id" : "ITEM-1", "itemData" : { "DOI" : "10.1111/j.1365-2486.2008.01744.x", "ISBN" : "1354-1013", "ISSN" : "13541013", "abstract" : "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 degrees 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author" : [ { "dropping-particle" : "", "family" : "Kattge", "given" : "Jens", "non-dropping-particle" : "", "parse-names" : false, "suffix" : "" }, { "dropping-particle" : "", "family" : "Knorr", "given" : "Wolfgang", "non-dropping-particle" : "", "parse-names" : false, "suffix" : "" }, { "dropping-particle" : "", "family" : "Raddatz", "given" : "Thomas", "non-dropping-particle" : "", "parse-names" : false, "suffix" : "" }, { "dropping-particle" : "", "family" : "Wirth", "given" : "Christian", "non-dropping-particle" : "", "parse-names" : false, "suffix" : "" } ], "container-title" : "Global Change Biology", "id" : "ITEM-1", "issue" : "4", "issued" : { "date-parts" : [ [ "2009" ] ] }, "page" : "976-991", "title" : "Quantifying photosynthetic capacity and its relationship to leaf nitrogen content for global-scale terrestrial biosphere models", "type" : "article-journal", "volume" : "15" }, "uris" : [ "http://www.mendeley.com/documents/?uuid=3e7c282c-008a-4a66-8f6e-f7c5c2806ce1" ] }, { "id" : "ITEM-2", "itemData" : { "DOI" : "10.1111/j.1461-0248.2008.01219.x", "ISBN" : "1461-0248", "ISSN" : "1461023X", "PMID" : "18627410", "abstract" : "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 litter is consistently correlated with that species'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 "author" : [ { "dropping-particle" : "", "family" : "Cornwell", "given" : "William K.", "non-dropping-particle" : "", "parse-names" : false, "suffix" : "" }, { "dropping-particle" : "", "family" : "Cornelissen", "given" : "Johannes H C", "non-dropping-particle" : "", "parse-names" : false, "suffix" : "" }, { "dropping-particle" : "", "family" : "Amatangelo", "given" : "Kathryn", "non-dropping-particle" : "", "parse-names" : false, "suffix" : "" }, { "dropping-particle" : "", "family" : "Dorrepaal", "given" : "Ellen", "non-dropping-particle" : "", "parse-names" : false, "suffix" : "" }, { "dropping-particle" : "", "family" : "Eviner", "given" : "Valerie T.", "non-dropping-particle" : "", "parse-names" : false, "suffix" : "" }, { "dropping-particle" : "", "family" : "Godoy", "given" : "Oscar", "non-dropping-particle" : "", "parse-names" : false, "suffix" : "" }, { "dropping-particle" : "", "family" : "Hobbie", "given" : "Sarah E.", "non-dropping-particle" : "", "parse-names" : false, "suffix" : "" }, { "dropping-particle" : "", "family" : "Hoorens", "given" : "Bart", "non-dropping-particle" : "", "parse-names" : false, "suffix" : "" }, { "dropping-particle" : "", "family" : "Kurokawa", "given" : "Hiroko", "non-dropping-particle" : "", "parse-names" : false, "suffix" : "" }, { "dropping-particle" : "", "family" : "P\u00e9rez-Harguindeguy", "given" : "Natalia", "non-dropping-particle" : "", "parse-names" : false, "suffix" : "" }, { "dropping-particle" : "", "family" : "Quested", "given" : "Helen M.", "non-dropping-particle" : "", "parse-names" : false, "suffix" : "" }, { "dropping-particle" : "", "family" : "Santiago", "given" : "Louis S.", "non-dropping-particle" : "", "parse-names" : false, "suffix" : "" }, { "dropping-particle" : "", "family" : "Wardle", "given" : "David A.", "non-dropping-particle" : "", "parse-names" : false, "suffix" : "" }, { "dropping-particle" : "", "family" : "Wright", "given" : "Ian J.", "non-dropping-particle" : "", "parse-names" : false, "suffix" : "" }, { "dropping-particle" : "", "family" : "Aerts", "given" : "Rien", "non-dropping-particle" : "", "parse-names" : false, "suffix" : "" }, { "dropping-particle" : "", "family" : "Allison", "given" : "Steven D.", "non-dropping-particle" : "", "parse-names" : false, "suffix" : "" }, { "dropping-particle" : "", "family" : "Bodegom", "given" : "Peter", "non-dropping-particle" : "Van", "parse-names" : false, "suffix" : "" }, { "dropping-particle" : "", "family" : "Brovkin", "given" : "Victor", "non-dropping-particle" : "", "parse-names" : false, "suffix" : "" }, { "dropping-particle" : "", "family" : "Chatain", "given" : "Alex", "non-dropping-particle" : "", "parse-names" : false, "suffix" : "" }, { "dropping-particle" : "V.", "family" : "Callaghan", "given" : "Terry", "non-dropping-particle" : "", "parse-names" : false, "suffix" : "" }, { "dropping-particle" : "", "family" : "D\u00edaz", "given" : "Sandra", "non-dropping-particle" : "", "parse-names" : false, "suffix" : "" }, { "dropping-particle" : "", "family" : "Garnier", "given" : "Eric", "non-dropping-particle" : "", "parse-names" : false, "suffix" : "" }, { "dropping-particle" : "", "family" : "Gurvich", "given" : "Diego E.", "non-dropping-particle" : "", "parse-names" : false, "suffix" : "" }, { "dropping-particle" : "", "family" : "Kazakou", "given" : "Elena", "non-dropping-particle" : "", "parse-names" : false, "suffix" : "" }, { "dropping-particle" : "", "family" : "Klein", "given" : "Julia A.", "non-dropping-particle" : "", "parse-names" : false, "suffix" : "" }, { "dropping-particle" : "", "family" : "Read", "given" : "Jenny", "non-dropping-particle" : "", "parse-names" : false, "suffix" : "" }, { "dropping-particle" : "", "family" : "Reich", "given" : "Peter B.", "non-dropping-particle" : "", "parse-names" : false, "suffix" : "" }, { "dropping-particle" : "", "family" : "Soudzilovskaia", "given" : "Nadejda A.", "non-dropping-particle" : "", "parse-names" : false, "suffix" : "" }, { "dropping-particle" : "", "family" : "Vaieretti", "given" : "M. Victoria", "non-dropping-particle" : "", "parse-names" : false, "suffix" : "" }, { "dropping-particle" : "", "family" : "Westoby", "given" : "Mark", "non-dropping-particle" : "", "parse-names" : false, "suffix" : "" } ], "container-title" : "Ecology Letters", "id" : "ITEM-2", "issue" : "10", "issued" : { "date-parts" : [ [ "2008" ] ] }, "page" : "1065-1071", "title" : "Plant species traits are the predominant control on litter decomposition rates within biomes worldwide", "type" : "article-journal", "volume" : "11" }, "uris" : [ "http://www.mendeley.com/documents/?uuid=c9926d1c-da4f-43a5-96b3-c7a9b35d3456" ] }, { "id" : "ITEM-3", "itemData" : { "DOI" : "10.1111/j.1466-8238.2011.00717.x", "ISBN" : "1466-8238", "ISSN" : "1466822X", "abstract" : "Aim Despite their importance for predicting fluxes to and from terrestrial ecosys- tems, dynamic global vegetation models have insufficient realism because of their use of plant functional types (PFTs) with constant attributes. Based on recent advances in community ecology, we explore the merits of a traits-based vegetation model to deal with current shortcomings. Location Global. Methods A research review of current concepts and information, providing a new perspective, supported by quantitative analysis of a global traits database. Results Continuous and process-based trait\u2013environment relations are central to a traits-based approach and allow us to directly calculate fluxes based on functional characteristics. By quantifying community assembly concepts, it is possible to predict trait values from environmental drivers, although these relations are still imperfect. Through the quantification of these relations, effects of adaptation and species replacement upon environmental changes are implicitly accounted for. Such functional links also allow direct calculation of fluxes, including those related to feedbacks through the nitrogen and water cycle. Finally, a traits-basedmodel allows the prediction of new trait combinations and no-analogue ecosystem functions projected to arise in the near future, which is not feasible in current vegetation models. A separate calculation of ecosystem fluxes and PFT occurrences in traits- based models allows for flexible vegetation classifications. Main conclusions Given the advantages described above, we argue that traits- based modelling deserves consideration (although it will not be easy) if one is to aim for better climate projections.", "author" : [ { "dropping-particle" : "", "family" : "Bodegom", "given" : "P. M.", "non-dropping-particle" : "Van", "parse-names" : false, "suffix" : "" }, { "dropping-particle" : "", "family" : "Douma", "given" : "J. C.", "non-dropping-particle" : "", "parse-names" : false, "suffix" : "" }, { "dropping-particle" : "", "family" : "Witte", "given" : "J. P.M.", "non-dropping-particle" : "", "parse-names" : false, "suffix" : "" }, { "dropping-particle" : "", "family" : "Ordo\u00f1ez", "given" : "J. C.", "non-dropping-particle" : "", "parse-names" : false, "suffix" : "" }, { "dropping-particle" : "", "family" : "Bartholomeus", "given" : "R. P.", "non-dropping-particle" : "", "parse-names" : false, "suffix" : "" }, { "dropping-particle" : "", "family" : "Aerts", "given" : "R.", "non-dropping-particle" : "", "parse-names" : false, "suffix" : "" } ], "container-title" : "Global Ecology and Biogeography", "id" : "ITEM-3", "issue" : "6", "issued" : { "date-parts" : [ [ "2012" ] ] }, "page" : "625-636", "title" : "Going beyond limitations of plant functional types when predicting global ecosystem-atmosphere fluxes: Exploring the merits of traits-based approaches", "type" : "article-journal", "volume" : "21" }, "uris" : [ "http://www.mendeley.com/documents/?uuid=bd0cbd21-8fb1-463a-934a-36c11a3e19bc" ] } ], "mendeley" : { "formattedCitation" : "(Cornwell et al., 2008; Kattge, Knorr, Raddatz, &amp; Wirth, 2009; Van Bodegom et al., 2012)", "plainTextFormattedCitation" : "(Cornwell et al., 2008; Kattge, Knorr, Raddatz, &amp; Wirth, 2009; Van Bodegom et al., 2012)", "previouslyFormattedCitation" : "(Cornwell et al., 2008; Kattge, Knorr, Raddatz, &amp; Wirth, 2009; Van Bodegom et al., 2012)" }, "properties" : { "noteIndex" : 0 }, "schema" : "https://github.com/citation-style-language/schema/raw/master/csl-citation.json" }</w:instrText>
      </w:r>
      <w:r w:rsidR="00EE3D33">
        <w:fldChar w:fldCharType="separate"/>
      </w:r>
      <w:r w:rsidR="00EE3D33" w:rsidRPr="00EE3D33">
        <w:rPr>
          <w:noProof/>
        </w:rPr>
        <w:t>(Cornwell et al., 2008; Kattge, Knorr, Raddatz, &amp; Wirth, 2009; Van Bodegom et al., 2012)</w:t>
      </w:r>
      <w:ins w:id="8" w:author="James Lawson" w:date="2018-05-10T11:17:00Z">
        <w:r w:rsidR="00EE3D33">
          <w:fldChar w:fldCharType="end"/>
        </w:r>
      </w:ins>
      <w:del w:id="9" w:author="James Lawson" w:date="2018-05-10T11:18:00Z">
        <w:r w:rsidRPr="00BC2F9B" w:rsidDel="00EE3D33">
          <w:delText>(</w:delText>
        </w:r>
      </w:del>
      <w:del w:id="10" w:author="James Lawson" w:date="2018-05-08T19:01:00Z">
        <w:r w:rsidRPr="00BC2F9B" w:rsidDel="00227001">
          <w:delText>refs</w:delText>
        </w:r>
      </w:del>
      <w:del w:id="11" w:author="James Lawson" w:date="2018-05-10T11:18:00Z">
        <w:r w:rsidRPr="00BC2F9B" w:rsidDel="00EE3D33">
          <w:delText>)</w:delText>
        </w:r>
      </w:del>
      <w:r w:rsidRPr="00BC2F9B">
        <w:t xml:space="preserve">. </w:t>
      </w:r>
      <w:r>
        <w:t xml:space="preserve">This is </w:t>
      </w:r>
      <w:r>
        <w:lastRenderedPageBreak/>
        <w:t>because l</w:t>
      </w:r>
      <w:r w:rsidRPr="00BC2F9B">
        <w:t>eaf nitrogen content is feasible to analyse across many hundreds of species and samples</w:t>
      </w:r>
      <w:r>
        <w:t>. Yet total leaf nitrogen</w:t>
      </w:r>
      <w:r w:rsidRPr="00BC2F9B">
        <w:t xml:space="preserve"> </w:t>
      </w:r>
      <w:r>
        <w:t>includes</w:t>
      </w:r>
      <w:r w:rsidRPr="00BC2F9B">
        <w:t xml:space="preserve"> many different proteins</w:t>
      </w:r>
      <w:r w:rsidR="00C713E4">
        <w:t>, as well as some non-protein N pools</w:t>
      </w:r>
      <w:r>
        <w:t xml:space="preserve">. </w:t>
      </w:r>
      <w:r w:rsidR="00C713E4" w:rsidRPr="00BC2F9B">
        <w:t>Each protein or protein-complex carries out specific transactions, ranging from bulk transfers of carbon between atmosphere and vegetation down to defences against specific pathogens or herbivores.</w:t>
      </w:r>
      <w:r w:rsidR="00C713E4">
        <w:t xml:space="preserve"> </w:t>
      </w:r>
    </w:p>
    <w:p w14:paraId="367709E0" w14:textId="27BBAE4C" w:rsidR="001D0B78" w:rsidRPr="00BC2F9B" w:rsidRDefault="00D263A7">
      <w:r w:rsidRPr="00BC2F9B">
        <w:t xml:space="preserve">To date, methods </w:t>
      </w:r>
      <w:r w:rsidR="000571E6" w:rsidRPr="00BC2F9B">
        <w:t>for precisely quantifying</w:t>
      </w:r>
      <w:r w:rsidRPr="00BC2F9B">
        <w:t xml:space="preserve"> protein</w:t>
      </w:r>
      <w:r w:rsidR="00B9393D">
        <w:t xml:space="preserve"> amounts</w:t>
      </w:r>
      <w:r w:rsidRPr="00BC2F9B">
        <w:t xml:space="preserve"> in leaves </w:t>
      </w:r>
      <w:r w:rsidR="00B9393D">
        <w:t xml:space="preserve">have </w:t>
      </w:r>
      <w:r w:rsidR="000571E6" w:rsidRPr="00BC2F9B">
        <w:t>been too intensive to apply across large numbers of samples</w:t>
      </w:r>
      <w:r w:rsidR="00E6372B" w:rsidRPr="00E6372B">
        <w:t xml:space="preserve"> </w:t>
      </w:r>
      <w:r w:rsidR="00E6372B" w:rsidRPr="003D1460">
        <w:rPr>
          <w:highlight w:val="yellow"/>
          <w:rPrChange w:id="12" w:author="James Lawson" w:date="2018-04-12T14:03:00Z">
            <w:rPr/>
          </w:rPrChange>
        </w:rPr>
        <w:t xml:space="preserve">(see </w:t>
      </w:r>
      <w:proofErr w:type="spellStart"/>
      <w:r w:rsidR="00E6372B" w:rsidRPr="003D1460">
        <w:rPr>
          <w:highlight w:val="yellow"/>
          <w:rPrChange w:id="13" w:author="James Lawson" w:date="2018-04-12T14:03:00Z">
            <w:rPr/>
          </w:rPrChange>
        </w:rPr>
        <w:t>SuppMat</w:t>
      </w:r>
      <w:proofErr w:type="spellEnd"/>
      <w:r w:rsidR="00E6372B" w:rsidRPr="003D1460">
        <w:rPr>
          <w:highlight w:val="yellow"/>
          <w:rPrChange w:id="14" w:author="James Lawson" w:date="2018-04-12T14:03:00Z">
            <w:rPr/>
          </w:rPrChange>
        </w:rPr>
        <w:t xml:space="preserve"> for </w:t>
      </w:r>
      <w:r w:rsidR="00B9393D" w:rsidRPr="003D1460">
        <w:rPr>
          <w:highlight w:val="yellow"/>
          <w:rPrChange w:id="15" w:author="James Lawson" w:date="2018-04-12T14:03:00Z">
            <w:rPr/>
          </w:rPrChange>
        </w:rPr>
        <w:t>extended</w:t>
      </w:r>
      <w:r w:rsidR="00E6372B" w:rsidRPr="003D1460">
        <w:rPr>
          <w:highlight w:val="yellow"/>
          <w:rPrChange w:id="16" w:author="James Lawson" w:date="2018-04-12T14:03:00Z">
            <w:rPr/>
          </w:rPrChange>
        </w:rPr>
        <w:t xml:space="preserve"> comment)</w:t>
      </w:r>
      <w:r w:rsidR="00442DFA">
        <w:t>. L</w:t>
      </w:r>
      <w:r w:rsidR="000571E6" w:rsidRPr="00BC2F9B">
        <w:t xml:space="preserve">aborious benchtop assays </w:t>
      </w:r>
      <w:r w:rsidR="00442DFA">
        <w:t xml:space="preserve">have been needed </w:t>
      </w:r>
      <w:r w:rsidR="000571E6" w:rsidRPr="00BC2F9B">
        <w:t>to measure abundance of specific proteins of interest</w:t>
      </w:r>
      <w:ins w:id="17" w:author="James Lawson" w:date="2018-05-10T11:29:00Z">
        <w:r w:rsidR="004710FB">
          <w:t xml:space="preserve"> </w:t>
        </w:r>
        <w:r w:rsidR="004710FB">
          <w:fldChar w:fldCharType="begin" w:fldLock="1"/>
        </w:r>
      </w:ins>
      <w:r w:rsidR="00E62FAC">
        <w:instrText>ADDIN CSL_CITATION { "citationItems" : [ { "id" : "ITEM-1", "itemData" : { "author" : [ { "dropping-particle" : "", "family" : "Evans", "given" : "John R.", "non-dropping-particle" : "", "parse-names" : false, "suffix" : "" }, { "dropping-particle" : "", "family" : "Seeman", "given" : "Jeffery R.", "non-dropping-particle" : "", "parse-names" : false, "suffix" : "" } ], "container-title" : "Photosynthesis", "id" : "ITEM-1", "issue" : "January", "issued" : { "date-parts" : [ [ "1989" ] ] }, "page" : "183-205", "title" : "The allocation of protein nitrogen in the photosynthetic apparatus: costs, consequences, and control", "type" : "article-journal" }, "uris" : [ "http://www.mendeley.com/documents/?uuid=06b98bd9-c1d4-4fd2-a4d3-fb527c196f62" ] }, { "id" : "ITEM-2", "itemData" : { "DOI" : "10.1093/jxb/39.2.157", "author" : [ { "dropping-particle" : "", "family" : "Catt", "given" : "J W", "non-dropping-particle" : "", "parse-names" : false, "suffix" : "" }, { "dropping-particle" : "", "family" : "Millard", "given" : "P", "non-dropping-particle" : "", "parse-names" : false, "suffix" : "" } ], "container-title" : "Journal of experimental botany", "id" : "ITEM-2", "issue" : "March 2009", "issued" : { "date-parts" : [ [ "1988" ] ] }, "page" : "157-164", "title" : "The Measurement of Ribulose 1, 5-bisphosphate Carboxylase/Oxygenase Concentration in the Leaves of Potato Plants by Enzyme Linked Immunosorbtion Assays", "type" : "article-journal", "volume" : "39" }, "uris" : [ "http://www.mendeley.com/documents/?uuid=5c1fd028-2411-49da-8a44-a27e3cd2b28e" ] }, { "id" : "ITEM-3", "itemData" : { "author" : [ { "dropping-particle" : "", "family" : "Hikosaka", "given" : "K", "non-dropping-particle" : "", "parse-names" : false, "suffix" : "" }, { "dropping-particle" : "", "family" : "Hanba", "given" : "Y T", "non-dropping-particle" : "", "parse-names" : false, "suffix" : "" }, { "dropping-particle" : "", "family" : "Hirose", "given" : "T", "non-dropping-particle" : "", "parse-names" : false, "suffix" : "" }, { "dropping-particle" : "", "family" : "Terashima", "given" : "I", "non-dropping-particle" : "", "parse-names" : false, "suffix" : "" } ], "container-title" : "Functional Ecology", "id" : "ITEM-3", "issued" : { "date-parts" : [ [ "1998" ] ] }, "page" : "896-905", "title" : "Photosynthetic nitrogen-use efficiency in leaves of woody and herbaceous species", "type" : "article-journal", "volume" : "12" }, "uris" : [ "http://www.mendeley.com/documents/?uuid=36226c80-d228-449e-acbb-64dc5d6fa86f" ] } ], "mendeley" : { "formattedCitation" : "(Catt &amp; Millard, 1988; John R. Evans &amp; Seeman, 1989; K Hikosaka, Hanba, Hirose, &amp; Terashima, 1998)", "plainTextFormattedCitation" : "(Catt &amp; Millard, 1988; John R. Evans &amp; Seeman, 1989; K Hikosaka, Hanba, Hirose, &amp; Terashima, 1998)", "previouslyFormattedCitation" : "(Catt &amp; Millard, 1988; John R. Evans &amp; Seeman, 1989; K Hikosaka, Hanba, Hirose, &amp; Terashima, 1998)" }, "properties" : { "noteIndex" : 0 }, "schema" : "https://github.com/citation-style-language/schema/raw/master/csl-citation.json" }</w:instrText>
      </w:r>
      <w:r w:rsidR="004710FB">
        <w:fldChar w:fldCharType="separate"/>
      </w:r>
      <w:r w:rsidR="00A7564F" w:rsidRPr="00A7564F">
        <w:rPr>
          <w:noProof/>
        </w:rPr>
        <w:t>(Catt &amp; Millard, 1988; John R. Evans &amp; Seeman, 1989; K Hikosaka, Hanba, Hirose, &amp; Terashima, 1998)</w:t>
      </w:r>
      <w:ins w:id="18" w:author="James Lawson" w:date="2018-05-10T11:29:00Z">
        <w:r w:rsidR="004710FB">
          <w:fldChar w:fldCharType="end"/>
        </w:r>
      </w:ins>
      <w:r w:rsidR="000571E6" w:rsidRPr="00BC2F9B">
        <w:t xml:space="preserve">. </w:t>
      </w:r>
      <w:r w:rsidR="001D0685" w:rsidRPr="00BC2F9B">
        <w:t>Alternatively</w:t>
      </w:r>
      <w:r w:rsidR="000571E6" w:rsidRPr="00BC2F9B">
        <w:t xml:space="preserve">, amounts </w:t>
      </w:r>
      <w:r w:rsidR="001D0685" w:rsidRPr="00BC2F9B">
        <w:t>have been</w:t>
      </w:r>
      <w:r w:rsidR="000571E6" w:rsidRPr="00BC2F9B">
        <w:t xml:space="preserve"> </w:t>
      </w:r>
      <w:r w:rsidR="001D0685" w:rsidRPr="00BC2F9B">
        <w:t>estimated</w:t>
      </w:r>
      <w:r w:rsidR="000571E6" w:rsidRPr="00BC2F9B">
        <w:t xml:space="preserve"> </w:t>
      </w:r>
      <w:r w:rsidR="001D0685" w:rsidRPr="00BC2F9B">
        <w:t>indirectly using</w:t>
      </w:r>
      <w:r w:rsidR="000571E6" w:rsidRPr="00BC2F9B">
        <w:t xml:space="preserve"> prox</w:t>
      </w:r>
      <w:r w:rsidR="00442DFA">
        <w:t>ies</w:t>
      </w:r>
      <w:r w:rsidR="001D0685" w:rsidRPr="00BC2F9B">
        <w:t>:</w:t>
      </w:r>
      <w:r w:rsidR="000571E6" w:rsidRPr="00BC2F9B">
        <w:t xml:space="preserve"> chlorophyll </w:t>
      </w:r>
      <w:del w:id="19" w:author="James Lawson" w:date="2018-04-12T14:03:00Z">
        <w:r w:rsidR="002D0224" w:rsidRPr="00BC2F9B" w:rsidDel="003D1460">
          <w:delText>can be</w:delText>
        </w:r>
      </w:del>
      <w:ins w:id="20" w:author="James Lawson" w:date="2018-04-12T14:03:00Z">
        <w:r w:rsidR="003D1460">
          <w:t>is</w:t>
        </w:r>
      </w:ins>
      <w:r w:rsidR="001D0685" w:rsidRPr="00BC2F9B">
        <w:t xml:space="preserve"> used </w:t>
      </w:r>
      <w:r w:rsidR="000571E6" w:rsidRPr="00BC2F9B">
        <w:t xml:space="preserve">as a proxy for amount </w:t>
      </w:r>
      <w:r w:rsidR="001D0685" w:rsidRPr="00BC2F9B">
        <w:t xml:space="preserve">of </w:t>
      </w:r>
      <w:r w:rsidR="000571E6" w:rsidRPr="00BC2F9B">
        <w:t>light harvesting proteins</w:t>
      </w:r>
      <w:ins w:id="21" w:author="James Lawson" w:date="2018-05-10T11:35:00Z">
        <w:r w:rsidR="004710FB">
          <w:t xml:space="preserve"> </w:t>
        </w:r>
        <w:r w:rsidR="004710FB">
          <w:fldChar w:fldCharType="begin" w:fldLock="1"/>
        </w:r>
      </w:ins>
      <w:r w:rsidR="00E62FAC">
        <w:instrText>ADDIN CSL_CITATION { "citationItems" : [ { "id" : "ITEM-1", "itemData" : { "DOI" : "10.1046/j.1365-3040.2001.00724.x", "ISBN" : "0140-7791", "ISSN" : "01407791", "PMID" : "4865", "abstract" : "Changes in specific leaf area (SLA, projected leaf area per unit leaf dry mass) and nitrogen partitioning between pro- teins within leaves occur during the acclimation of plants to their growth irradiance. In this paper, the relative impor- tance of both of these changes in maximizing carbon gain is quantified. Photosynthesis, SLA and nitrogen partitioning within leaves was determined from 10 dicotyledonous C 3 species grown in photon irradiances of 200 and 1000 m mol m - 2 s - 1 . Photosynthetic rate per unit leaf area measured under the growth irradiance was, on average, three times higher for high-light-grown plants than for those grown under low light, and two times higher when measured near light saturation. However, light-saturated photosynthetic rate per unit leaf dry mass was unaltered by growth irradi- ance because low-light plants had double the SLA. Nitro- gen concentrations per unit leaf mass were constant between the two light treatments, but plants grown in low light partitioned a larger fraction of leaf nitrogen into light harvesting. Leaf absorptance was curvilinearly related to chlorophyll content and independent of SLA. Daily photo- synthesis per unit leaf dry mass under low-light conditions was much more responsive to changes in SLA than to nitro- gen partitioning. Under high light, sensitivity to nitrogen partitioning increased, but changes in SLA were still more important.", "author" : [ { "dropping-particle" : "", "family" : "Evans", "given" : "J. R.", "non-dropping-particle" : "", "parse-names" : false, "suffix" : "" }, { "dropping-particle" : "", "family" : "Poorter", "given" : "H.", "non-dropping-particle" : "", "parse-names" : false, "suffix" : "" } ], "container-title" : "Plant, Cell and Environment", "id" : "ITEM-1", "issue" : "8", "issued" : { "date-parts" : [ [ "2001" ] ] }, "page" : "755-767", "title" : "Photosynthetic acclimation of plants to growth irradiance: The relative importance of specific leaf area and nitrogen partitioning in maximizing carbon gain", "type" : "article-journal", "volume" : "24" }, "uris" : [ "http://www.mendeley.com/documents/?uuid=88a69f37-189d-47eb-b0d2-ab809050ae1a" ] }, { "id" : "ITEM-2",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2", "issue" : "9", "issued" : { "date-parts" : [ [ "2007" ] ] }, "page" : "1052-1071", "title" : "Photosynthesis and resource distribution through plant canopies", "type" : "article", "volume" : "30" }, "uris" : [ "http://www.mendeley.com/documents/?uuid=9eabb6b8-12a8-4d48-890a-2e21ad3541e7" ] } ], "mendeley" : { "formattedCitation" : "(J. R. Evans &amp; Poorter, 2001; \u00dc. Niinemets, 2007)", "plainTextFormattedCitation" : "(J. R. Evans &amp; Poorter, 2001; \u00dc. Niinemets, 2007)", "previouslyFormattedCitation" : "(J. R. Evans &amp; Poorter, 2001; \u00dc. Niinemets, 2007)" }, "properties" : { "noteIndex" : 0 }, "schema" : "https://github.com/citation-style-language/schema/raw/master/csl-citation.json" }</w:instrText>
      </w:r>
      <w:r w:rsidR="004710FB">
        <w:fldChar w:fldCharType="separate"/>
      </w:r>
      <w:r w:rsidR="00E62FAC" w:rsidRPr="00E62FAC">
        <w:rPr>
          <w:noProof/>
        </w:rPr>
        <w:t>(J. R. Evans &amp; Poorter, 2001; Ü. Niinemets, 2007)</w:t>
      </w:r>
      <w:ins w:id="22" w:author="James Lawson" w:date="2018-05-10T11:35:00Z">
        <w:r w:rsidR="004710FB">
          <w:fldChar w:fldCharType="end"/>
        </w:r>
      </w:ins>
      <w:r w:rsidR="001D0685" w:rsidRPr="00BC2F9B">
        <w:t xml:space="preserve">, and </w:t>
      </w:r>
      <w:r w:rsidR="002D0224" w:rsidRPr="00BC2F9B">
        <w:t xml:space="preserve">abundance estimates of the carbon fixing enzyme Rubisco can be derived from </w:t>
      </w:r>
      <w:r w:rsidR="001D0685" w:rsidRPr="00BC2F9B">
        <w:t>leaf gas exchange measurements</w:t>
      </w:r>
      <w:ins w:id="23" w:author="James Lawson" w:date="2018-05-10T11:41:00Z">
        <w:r w:rsidR="005E2595">
          <w:t xml:space="preserve"> </w:t>
        </w:r>
      </w:ins>
      <w:ins w:id="24" w:author="James Lawson" w:date="2018-05-10T11:49:00Z">
        <w:r w:rsidR="005E2595">
          <w:fldChar w:fldCharType="begin" w:fldLock="1"/>
        </w:r>
      </w:ins>
      <w:r w:rsidR="00E62FAC">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U. Niinemets &amp; Tenhunen, 1997)", "plainTextFormattedCitation" : "(U. Niinemets &amp; Tenhunen, 1997)", "previouslyFormattedCitation" : "(U. Niinemets &amp; Tenhunen, 1997)" }, "properties" : { "noteIndex" : 0 }, "schema" : "https://github.com/citation-style-language/schema/raw/master/csl-citation.json" }</w:instrText>
      </w:r>
      <w:r w:rsidR="005E2595">
        <w:fldChar w:fldCharType="separate"/>
      </w:r>
      <w:r w:rsidR="00E62FAC" w:rsidRPr="00E62FAC">
        <w:rPr>
          <w:noProof/>
        </w:rPr>
        <w:t>(U. Niinemets &amp; Tenhunen, 1997)</w:t>
      </w:r>
      <w:ins w:id="25" w:author="James Lawson" w:date="2018-05-10T11:49:00Z">
        <w:r w:rsidR="005E2595">
          <w:fldChar w:fldCharType="end"/>
        </w:r>
      </w:ins>
      <w:r w:rsidR="001D0685" w:rsidRPr="00BC2F9B">
        <w:t>.</w:t>
      </w:r>
      <w:del w:id="26" w:author="James Lawson" w:date="2018-04-12T14:03:00Z">
        <w:r w:rsidR="000571E6" w:rsidRPr="00BC2F9B" w:rsidDel="003D1460">
          <w:delText xml:space="preserve"> </w:delText>
        </w:r>
      </w:del>
    </w:p>
    <w:p w14:paraId="3762A885" w14:textId="2A430FAC" w:rsidR="00BC2F9B" w:rsidRPr="00BC2F9B" w:rsidRDefault="001D0B78" w:rsidP="00E87B26">
      <w:pPr>
        <w:rPr>
          <w:rFonts w:ascii="Calibri" w:eastAsia="Times New Roman" w:hAnsi="Calibri" w:cs="Times New Roman"/>
          <w:lang w:eastAsia="en-AU"/>
        </w:rPr>
      </w:pPr>
      <w:r w:rsidRPr="00BC2F9B">
        <w:t xml:space="preserve">Here we apply new proteomics techniques that make possible one-pass quantification of almost all proteins in a leaf. </w:t>
      </w:r>
      <w:r w:rsidR="00FB7FF3" w:rsidRPr="00BC2F9B">
        <w:t xml:space="preserve">We used quantitative mass spectrometry to analyse 320 leaves from 32 Australian eucalypt species </w:t>
      </w:r>
      <w:r w:rsidR="00BD5BF4">
        <w:t xml:space="preserve">distributed across eastern Australia </w:t>
      </w:r>
      <w:r w:rsidR="00FB7FF3" w:rsidRPr="00BC2F9B">
        <w:t xml:space="preserve">from </w:t>
      </w:r>
      <w:r w:rsidR="00BD5BF4" w:rsidRPr="00BC2F9B">
        <w:t xml:space="preserve">5-27 </w:t>
      </w:r>
      <w:r w:rsidR="00BD5BF4" w:rsidRPr="00BC2F9B">
        <w:rPr>
          <w:rFonts w:ascii="Helvetica" w:eastAsia="Helvetica" w:hAnsi="Helvetica" w:cs="Helvetica"/>
        </w:rPr>
        <w:t>°</w:t>
      </w:r>
      <w:proofErr w:type="gramStart"/>
      <w:r w:rsidR="00BD5BF4" w:rsidRPr="00BC2F9B">
        <w:rPr>
          <w:rFonts w:ascii="Helvetica" w:eastAsia="Helvetica" w:hAnsi="Helvetica" w:cs="Helvetica"/>
        </w:rPr>
        <w:t>C</w:t>
      </w:r>
      <w:r w:rsidR="00BD5BF4" w:rsidRPr="00BC2F9B">
        <w:t xml:space="preserve"> </w:t>
      </w:r>
      <w:r w:rsidR="00BD5BF4">
        <w:t xml:space="preserve"> of</w:t>
      </w:r>
      <w:proofErr w:type="gramEnd"/>
      <w:r w:rsidR="00BD5BF4">
        <w:t xml:space="preserve"> mean annual temperature and from 200-3200 mm of mean annual rainfall </w:t>
      </w:r>
      <w:r w:rsidR="00FB7FF3" w:rsidRPr="00BC2F9B">
        <w:t xml:space="preserve">(Fig. 1). </w:t>
      </w:r>
      <w:r w:rsidR="00FB7FF3" w:rsidRPr="00BC2F9B">
        <w:rPr>
          <w:rFonts w:ascii="Calibri" w:eastAsia="Times New Roman" w:hAnsi="Calibri" w:cs="Times New Roman"/>
          <w:lang w:eastAsia="en-AU"/>
        </w:rPr>
        <w:t xml:space="preserve">The resulting dataset describes protein abundances at all levels of functional organisation, from broad groupings down to individual protein subunits. </w:t>
      </w:r>
    </w:p>
    <w:p w14:paraId="7DC7A499" w14:textId="33190964" w:rsidR="00BC2F9B" w:rsidRPr="00BC2F9B" w:rsidRDefault="00E87B26" w:rsidP="00BC2F9B">
      <w:r>
        <w:t>We</w:t>
      </w:r>
      <w:r w:rsidR="00BC2F9B">
        <w:t xml:space="preserve"> </w:t>
      </w:r>
      <w:r w:rsidR="005D41EC">
        <w:t>detected</w:t>
      </w:r>
      <w:r w:rsidR="00BC2F9B">
        <w:t xml:space="preserve"> </w:t>
      </w:r>
      <w:ins w:id="27" w:author="James Lawson" w:date="2018-04-12T14:09:00Z">
        <w:r w:rsidR="003D1460">
          <w:t xml:space="preserve">up to </w:t>
        </w:r>
      </w:ins>
      <w:del w:id="28" w:author="James Lawson" w:date="2018-04-12T14:09:00Z">
        <w:r w:rsidR="00BC2F9B" w:rsidRPr="003D1460" w:rsidDel="003D1460">
          <w:rPr>
            <w:highlight w:val="yellow"/>
            <w:rPrChange w:id="29" w:author="James Lawson" w:date="2018-04-12T14:04:00Z">
              <w:rPr/>
            </w:rPrChange>
          </w:rPr>
          <w:delText>X</w:delText>
        </w:r>
        <w:r w:rsidR="00BC2F9B" w:rsidRPr="006A5466" w:rsidDel="003D1460">
          <w:delText xml:space="preserve"> </w:delText>
        </w:r>
      </w:del>
      <w:ins w:id="30" w:author="James Lawson" w:date="2018-04-12T14:09:00Z">
        <w:r w:rsidR="003D1460">
          <w:t>2581</w:t>
        </w:r>
        <w:r w:rsidR="003D1460" w:rsidRPr="006A5466">
          <w:t xml:space="preserve"> </w:t>
        </w:r>
      </w:ins>
      <w:r w:rsidR="00BC2F9B" w:rsidRPr="006A5466">
        <w:t>individual proteins</w:t>
      </w:r>
      <w:r w:rsidR="00BC2F9B">
        <w:t xml:space="preserve"> per </w:t>
      </w:r>
      <w:r>
        <w:t xml:space="preserve">leaf </w:t>
      </w:r>
      <w:r w:rsidR="00BC2F9B">
        <w:t xml:space="preserve">sample, </w:t>
      </w:r>
      <w:del w:id="31" w:author="James Lawson" w:date="2018-04-12T14:09:00Z">
        <w:r w:rsidR="00BC2F9B" w:rsidDel="003D1460">
          <w:delText>on average</w:delText>
        </w:r>
        <w:r w:rsidR="009000E5" w:rsidDel="003D1460">
          <w:delText xml:space="preserve">, </w:delText>
        </w:r>
      </w:del>
      <w:r w:rsidR="00BC2F9B" w:rsidRPr="006A5466">
        <w:t xml:space="preserve">among which </w:t>
      </w:r>
      <w:r w:rsidR="00BC2F9B">
        <w:t xml:space="preserve">the </w:t>
      </w:r>
      <w:r w:rsidR="00BC2F9B" w:rsidRPr="006A5466">
        <w:t xml:space="preserve">500 </w:t>
      </w:r>
      <w:r w:rsidR="00BC2F9B">
        <w:t>most abundant proteins</w:t>
      </w:r>
      <w:r w:rsidR="00BC2F9B" w:rsidRPr="006A5466">
        <w:t xml:space="preserve"> </w:t>
      </w:r>
      <w:r w:rsidR="00BC2F9B">
        <w:t>represented</w:t>
      </w:r>
      <w:r w:rsidR="00BC2F9B" w:rsidRPr="006A5466">
        <w:t xml:space="preserve"> 90% (</w:t>
      </w:r>
      <w:r w:rsidR="00BC2F9B" w:rsidRPr="00BC2F9B">
        <w:rPr>
          <w:highlight w:val="yellow"/>
        </w:rPr>
        <w:t>Fig 2c).</w:t>
      </w:r>
      <w:r w:rsidR="00BC2F9B">
        <w:t xml:space="preserve"> T</w:t>
      </w:r>
      <w:r w:rsidR="00BC2F9B" w:rsidRPr="006A5466">
        <w:t xml:space="preserve">his is a higher degree of dominance by </w:t>
      </w:r>
      <w:r w:rsidR="00BC2F9B">
        <w:t xml:space="preserve">the </w:t>
      </w:r>
      <w:r w:rsidR="00BC2F9B" w:rsidRPr="006A5466">
        <w:t>top few proteins</w:t>
      </w:r>
      <w:r w:rsidR="00BC2F9B">
        <w:t xml:space="preserve"> than observed in </w:t>
      </w:r>
      <w:commentRangeStart w:id="32"/>
      <w:r w:rsidR="00BC2F9B">
        <w:t>[comparison] (</w:t>
      </w:r>
      <w:r w:rsidR="00BC2F9B" w:rsidRPr="00BC2F9B">
        <w:rPr>
          <w:highlight w:val="yellow"/>
        </w:rPr>
        <w:t>Fig 2d</w:t>
      </w:r>
      <w:r w:rsidR="00BC2F9B">
        <w:t xml:space="preserve">), </w:t>
      </w:r>
      <w:commentRangeEnd w:id="32"/>
      <w:r w:rsidR="00077A05">
        <w:rPr>
          <w:rStyle w:val="CommentReference"/>
        </w:rPr>
        <w:commentReference w:id="32"/>
      </w:r>
      <w:r w:rsidR="00BC2F9B">
        <w:t xml:space="preserve">reflecting the specialist nature of leaves as photosynthetic organs. </w:t>
      </w:r>
      <w:commentRangeStart w:id="33"/>
      <w:commentRangeStart w:id="34"/>
      <w:ins w:id="35" w:author="Mark Westoby" w:date="2018-03-14T16:59:00Z">
        <w:r w:rsidR="002C06F6">
          <w:t xml:space="preserve">Leaf protein data were associated with physiological </w:t>
        </w:r>
      </w:ins>
      <w:ins w:id="36" w:author="Mark Westoby" w:date="2018-03-14T17:00:00Z">
        <w:r w:rsidR="002C06F6">
          <w:t xml:space="preserve">and trait </w:t>
        </w:r>
      </w:ins>
      <w:ins w:id="37" w:author="Mark Westoby" w:date="2018-03-14T16:59:00Z">
        <w:r w:rsidR="002C06F6">
          <w:t xml:space="preserve">measurements for the species, </w:t>
        </w:r>
      </w:ins>
      <w:ins w:id="38" w:author="Mark Westoby" w:date="2018-03-14T17:00:00Z">
        <w:r w:rsidR="002C06F6">
          <w:t>and with site properties</w:t>
        </w:r>
      </w:ins>
      <w:ins w:id="39" w:author="Mark Westoby" w:date="2018-03-14T17:01:00Z">
        <w:r w:rsidR="002C06F6">
          <w:t xml:space="preserve">. This </w:t>
        </w:r>
      </w:ins>
      <w:ins w:id="40" w:author="Mark Westoby" w:date="2018-03-14T17:00:00Z">
        <w:r w:rsidR="002C06F6">
          <w:t>ma</w:t>
        </w:r>
      </w:ins>
      <w:ins w:id="41" w:author="Mark Westoby" w:date="2018-03-14T17:01:00Z">
        <w:r w:rsidR="002C06F6">
          <w:t xml:space="preserve">de </w:t>
        </w:r>
      </w:ins>
      <w:ins w:id="42" w:author="Mark Westoby" w:date="2018-03-14T17:00:00Z">
        <w:r w:rsidR="002C06F6">
          <w:t>it possible to investigate many correlation</w:t>
        </w:r>
      </w:ins>
      <w:ins w:id="43" w:author="Mark Westoby" w:date="2018-03-14T17:01:00Z">
        <w:r w:rsidR="002C06F6">
          <w:t xml:space="preserve">s both within and between these data categories, as illustrated by the </w:t>
        </w:r>
      </w:ins>
      <w:ins w:id="44" w:author="Mark Westoby" w:date="2018-03-14T16:57:00Z">
        <w:r w:rsidR="002C06F6">
          <w:t xml:space="preserve">correlation heat map </w:t>
        </w:r>
      </w:ins>
      <w:ins w:id="45" w:author="Mark Westoby" w:date="2018-03-14T16:58:00Z">
        <w:r w:rsidR="002C06F6">
          <w:t>Fig X</w:t>
        </w:r>
      </w:ins>
      <w:ins w:id="46" w:author="Mark Westoby" w:date="2018-03-14T17:02:00Z">
        <w:r w:rsidR="002C06F6">
          <w:t xml:space="preserve">. Absolute </w:t>
        </w:r>
      </w:ins>
      <w:ins w:id="47" w:author="Mark Westoby" w:date="2018-03-14T16:58:00Z">
        <w:r w:rsidR="002C06F6">
          <w:t xml:space="preserve">protein </w:t>
        </w:r>
      </w:ins>
      <w:ins w:id="48" w:author="Mark Westoby" w:date="2018-03-14T17:02:00Z">
        <w:r w:rsidR="002C06F6">
          <w:t xml:space="preserve">amounts per leaf area (below the diagonal) were </w:t>
        </w:r>
        <w:del w:id="49" w:author="James Lawson" w:date="2018-04-12T14:22:00Z">
          <w:r w:rsidR="002C06F6" w:rsidDel="00B10752">
            <w:delText>all</w:delText>
          </w:r>
        </w:del>
      </w:ins>
      <w:ins w:id="50" w:author="James Lawson" w:date="2018-04-12T14:22:00Z">
        <w:r w:rsidR="00B10752">
          <w:t>mostly</w:t>
        </w:r>
      </w:ins>
      <w:ins w:id="51" w:author="Mark Westoby" w:date="2018-03-14T17:02:00Z">
        <w:r w:rsidR="002C06F6">
          <w:t xml:space="preserve"> cor</w:t>
        </w:r>
      </w:ins>
      <w:ins w:id="52" w:author="Mark Westoby" w:date="2018-03-14T17:03:00Z">
        <w:r w:rsidR="002C06F6">
          <w:t xml:space="preserve">related with each other and with total protein and total N, but relative amounts showed few correlations. </w:t>
        </w:r>
      </w:ins>
      <w:ins w:id="53" w:author="Mark Westoby" w:date="2018-03-14T17:04:00Z">
        <w:r w:rsidR="002C06F6">
          <w:t>In other words</w:t>
        </w:r>
      </w:ins>
      <w:ins w:id="54" w:author="James Lawson" w:date="2018-04-12T14:10:00Z">
        <w:r w:rsidR="003D1460">
          <w:t>,</w:t>
        </w:r>
      </w:ins>
      <w:ins w:id="55" w:author="Mark Westoby" w:date="2018-03-14T17:04:00Z">
        <w:r w:rsidR="002C06F6">
          <w:t xml:space="preserve"> variation in total protein</w:t>
        </w:r>
      </w:ins>
      <w:ins w:id="56" w:author="Mark Westoby" w:date="2018-03-14T17:06:00Z">
        <w:r w:rsidR="002C06F6">
          <w:t xml:space="preserve"> across species</w:t>
        </w:r>
      </w:ins>
      <w:ins w:id="57" w:author="Mark Westoby" w:date="2018-03-14T17:04:00Z">
        <w:r w:rsidR="002C06F6">
          <w:t xml:space="preserve"> was </w:t>
        </w:r>
        <w:del w:id="58" w:author="James Lawson" w:date="2018-04-12T14:31:00Z">
          <w:r w:rsidR="002C06F6" w:rsidDel="00B10752">
            <w:delText>the</w:delText>
          </w:r>
        </w:del>
      </w:ins>
      <w:ins w:id="59" w:author="James Lawson" w:date="2018-04-12T14:31:00Z">
        <w:r w:rsidR="00B10752">
          <w:t>typically the</w:t>
        </w:r>
      </w:ins>
      <w:ins w:id="60" w:author="Mark Westoby" w:date="2018-03-14T17:04:00Z">
        <w:r w:rsidR="002C06F6">
          <w:t xml:space="preserve"> </w:t>
        </w:r>
      </w:ins>
      <w:ins w:id="61" w:author="Mark Westoby" w:date="2018-03-14T17:05:00Z">
        <w:r w:rsidR="002C06F6">
          <w:t>strongest</w:t>
        </w:r>
      </w:ins>
      <w:ins w:id="62" w:author="Mark Westoby" w:date="2018-03-14T17:04:00Z">
        <w:r w:rsidR="002C06F6">
          <w:t xml:space="preserve"> </w:t>
        </w:r>
        <w:del w:id="63" w:author="James Lawson" w:date="2018-04-12T14:31:00Z">
          <w:r w:rsidR="002C06F6" w:rsidDel="00B10752">
            <w:delText xml:space="preserve">single </w:delText>
          </w:r>
        </w:del>
        <w:r w:rsidR="002C06F6">
          <w:t>influence</w:t>
        </w:r>
      </w:ins>
      <w:ins w:id="64" w:author="Mark Westoby" w:date="2018-03-14T17:05:00Z">
        <w:r w:rsidR="002C06F6" w:rsidRPr="002C06F6">
          <w:t xml:space="preserve"> </w:t>
        </w:r>
        <w:r w:rsidR="002C06F6">
          <w:t xml:space="preserve">on </w:t>
        </w:r>
        <w:del w:id="65" w:author="James Lawson" w:date="2018-04-12T14:33:00Z">
          <w:r w:rsidR="002C06F6" w:rsidDel="00B24FB0">
            <w:delText xml:space="preserve">amounts of </w:delText>
          </w:r>
        </w:del>
      </w:ins>
      <w:ins w:id="66" w:author="Mark Westoby" w:date="2018-03-14T17:06:00Z">
        <w:del w:id="67" w:author="James Lawson" w:date="2018-04-12T14:33:00Z">
          <w:r w:rsidR="002C06F6" w:rsidDel="00B24FB0">
            <w:delText>individual proteins</w:delText>
          </w:r>
        </w:del>
      </w:ins>
      <w:ins w:id="68" w:author="James Lawson" w:date="2018-04-12T14:33:00Z">
        <w:r w:rsidR="00B24FB0">
          <w:t>protein amounts</w:t>
        </w:r>
      </w:ins>
      <w:ins w:id="69" w:author="Mark Westoby" w:date="2018-03-14T17:06:00Z">
        <w:r w:rsidR="002C06F6">
          <w:t xml:space="preserve">. </w:t>
        </w:r>
      </w:ins>
      <w:ins w:id="70" w:author="Mark Westoby" w:date="2018-03-14T16:58:00Z">
        <w:r w:rsidR="002C06F6">
          <w:t xml:space="preserve"> </w:t>
        </w:r>
      </w:ins>
      <w:commentRangeEnd w:id="33"/>
      <w:ins w:id="71" w:author="Mark Westoby" w:date="2018-03-14T17:07:00Z">
        <w:r w:rsidR="002C06F6">
          <w:rPr>
            <w:rStyle w:val="CommentReference"/>
          </w:rPr>
          <w:commentReference w:id="33"/>
        </w:r>
      </w:ins>
      <w:commentRangeEnd w:id="34"/>
      <w:r w:rsidR="00077A05">
        <w:rPr>
          <w:rStyle w:val="CommentReference"/>
        </w:rPr>
        <w:commentReference w:id="34"/>
      </w:r>
    </w:p>
    <w:p w14:paraId="4C28E590" w14:textId="5373CBCD" w:rsidR="00BC2F9B" w:rsidRPr="00540C5C" w:rsidRDefault="00BC2F9B" w:rsidP="00AC0D96">
      <w:pPr>
        <w:rPr>
          <w:bCs/>
          <w:color w:val="FF0000"/>
        </w:rPr>
      </w:pPr>
      <w:r>
        <w:t>The majority</w:t>
      </w:r>
      <w:r w:rsidRPr="006A5466">
        <w:t xml:space="preserve"> </w:t>
      </w:r>
      <w:r>
        <w:t>(64%</w:t>
      </w:r>
      <w:r w:rsidR="00712DAB">
        <w:t xml:space="preserve"> on average, across all species;</w:t>
      </w:r>
      <w:r>
        <w:t xml:space="preserve"> SD X%) of leaf protein was</w:t>
      </w:r>
      <w:r w:rsidRPr="006A5466">
        <w:t xml:space="preserve"> associated with photosynthesis</w:t>
      </w:r>
      <w:r>
        <w:t>:</w:t>
      </w:r>
      <w:r w:rsidRPr="006A5466">
        <w:t xml:space="preserve"> 36% </w:t>
      </w:r>
      <w:r>
        <w:t xml:space="preserve">was associated with the carbon fixing </w:t>
      </w:r>
      <w:commentRangeStart w:id="72"/>
      <w:r w:rsidR="001662C5">
        <w:t>light independent reactions</w:t>
      </w:r>
      <w:commentRangeEnd w:id="72"/>
      <w:r w:rsidR="009B3559">
        <w:rPr>
          <w:rStyle w:val="CommentReference"/>
        </w:rPr>
        <w:commentReference w:id="72"/>
      </w:r>
      <w:r>
        <w:t xml:space="preserve">, </w:t>
      </w:r>
      <w:r w:rsidRPr="006A5466">
        <w:t>22%</w:t>
      </w:r>
      <w:r>
        <w:t xml:space="preserve"> (SD X%)</w:t>
      </w:r>
      <w:r w:rsidRPr="006A5466">
        <w:t xml:space="preserve"> with </w:t>
      </w:r>
      <w:r w:rsidR="001662C5">
        <w:t>light capture</w:t>
      </w:r>
      <w:r>
        <w:t xml:space="preserve"> and 4% (SD X%) with photorespiration</w:t>
      </w:r>
      <w:r w:rsidRPr="006A5466">
        <w:t xml:space="preserve"> (Fig 2a)</w:t>
      </w:r>
      <w:r>
        <w:t>. The most abundant individual protein complexes were Rubisco (30%, SD X%) of leaf protein, and photosystem II (X%, SD X%) (Fig 2b)</w:t>
      </w:r>
      <w:r w:rsidRPr="00BB56F8">
        <w:t>. Protein synt</w:t>
      </w:r>
      <w:r>
        <w:t xml:space="preserve">hesis, folding and degradation </w:t>
      </w:r>
      <w:r w:rsidR="00AC0D96">
        <w:t>contributed</w:t>
      </w:r>
      <w:r>
        <w:t xml:space="preserve"> X</w:t>
      </w:r>
      <w:r w:rsidRPr="00BB56F8">
        <w:t>%</w:t>
      </w:r>
      <w:r>
        <w:t xml:space="preserve"> (SD X%) (Fig 2a)</w:t>
      </w:r>
      <w:r w:rsidRPr="00BB56F8">
        <w:t>.</w:t>
      </w:r>
      <w:r>
        <w:t xml:space="preserve"> </w:t>
      </w:r>
      <w:r w:rsidR="00AC0D96">
        <w:t xml:space="preserve">These quantities </w:t>
      </w:r>
      <w:r w:rsidR="00540C5C">
        <w:rPr>
          <w:color w:val="FF0000"/>
        </w:rPr>
        <w:t xml:space="preserve">for the major categories are </w:t>
      </w:r>
      <w:r w:rsidR="00AC0D96">
        <w:rPr>
          <w:color w:val="FF0000"/>
        </w:rPr>
        <w:t>of the same order as</w:t>
      </w:r>
      <w:r w:rsidR="00540C5C">
        <w:rPr>
          <w:color w:val="FF0000"/>
        </w:rPr>
        <w:t xml:space="preserve"> obtained </w:t>
      </w:r>
      <w:r>
        <w:rPr>
          <w:color w:val="FF0000"/>
        </w:rPr>
        <w:t>using classic</w:t>
      </w:r>
      <w:r w:rsidR="00540C5C">
        <w:rPr>
          <w:color w:val="FF0000"/>
        </w:rPr>
        <w:t xml:space="preserve">al biochemical assays on domesticated species such as </w:t>
      </w:r>
      <w:proofErr w:type="spellStart"/>
      <w:r w:rsidR="00540C5C" w:rsidRPr="00540C5C">
        <w:rPr>
          <w:i/>
          <w:color w:val="FF0000"/>
        </w:rPr>
        <w:t>Spinacea</w:t>
      </w:r>
      <w:proofErr w:type="spellEnd"/>
      <w:r w:rsidR="00540C5C" w:rsidRPr="00540C5C">
        <w:rPr>
          <w:i/>
          <w:color w:val="FF0000"/>
        </w:rPr>
        <w:t xml:space="preserve"> </w:t>
      </w:r>
      <w:proofErr w:type="spellStart"/>
      <w:r w:rsidR="00540C5C" w:rsidRPr="00540C5C">
        <w:rPr>
          <w:i/>
          <w:color w:val="FF0000"/>
        </w:rPr>
        <w:t>oleracea</w:t>
      </w:r>
      <w:proofErr w:type="spellEnd"/>
      <w:r w:rsidR="00540C5C">
        <w:rPr>
          <w:color w:val="FF0000"/>
        </w:rPr>
        <w:t xml:space="preserve">, </w:t>
      </w:r>
      <w:proofErr w:type="spellStart"/>
      <w:r w:rsidR="00540C5C" w:rsidRPr="00540C5C">
        <w:rPr>
          <w:i/>
          <w:color w:val="FF0000"/>
        </w:rPr>
        <w:t>Phaseolus</w:t>
      </w:r>
      <w:proofErr w:type="spellEnd"/>
      <w:r w:rsidR="00540C5C" w:rsidRPr="00540C5C">
        <w:rPr>
          <w:i/>
          <w:color w:val="FF0000"/>
        </w:rPr>
        <w:t xml:space="preserve"> vulgaris</w:t>
      </w:r>
      <w:r w:rsidR="00540C5C">
        <w:rPr>
          <w:color w:val="FF0000"/>
        </w:rPr>
        <w:t xml:space="preserve">, and </w:t>
      </w:r>
      <w:proofErr w:type="spellStart"/>
      <w:r w:rsidR="00540C5C" w:rsidRPr="00540C5C">
        <w:rPr>
          <w:i/>
          <w:color w:val="FF0000"/>
        </w:rPr>
        <w:t>Cucumis</w:t>
      </w:r>
      <w:proofErr w:type="spellEnd"/>
      <w:r w:rsidR="00540C5C" w:rsidRPr="00540C5C">
        <w:rPr>
          <w:i/>
          <w:color w:val="FF0000"/>
        </w:rPr>
        <w:t xml:space="preserve"> </w:t>
      </w:r>
      <w:proofErr w:type="spellStart"/>
      <w:r w:rsidR="00540C5C" w:rsidRPr="00540C5C">
        <w:rPr>
          <w:i/>
          <w:color w:val="FF0000"/>
        </w:rPr>
        <w:t>sativus</w:t>
      </w:r>
      <w:proofErr w:type="spellEnd"/>
      <w:r w:rsidR="00540C5C">
        <w:rPr>
          <w:color w:val="FF0000"/>
        </w:rPr>
        <w:t xml:space="preserve"> (</w:t>
      </w:r>
      <w:r w:rsidR="00AC0D96">
        <w:rPr>
          <w:color w:val="FF0000"/>
        </w:rPr>
        <w:t>best compilation by</w:t>
      </w:r>
      <w:ins w:id="73" w:author="James Lawson" w:date="2018-05-10T12:00:00Z">
        <w:r w:rsidR="00E62FAC">
          <w:rPr>
            <w:color w:val="FF0000"/>
          </w:rPr>
          <w:t xml:space="preserve"> </w:t>
        </w:r>
        <w:r w:rsidR="00E62FAC">
          <w:rPr>
            <w:color w:val="FF0000"/>
          </w:rPr>
          <w:fldChar w:fldCharType="begin" w:fldLock="1"/>
        </w:r>
      </w:ins>
      <w:r w:rsidR="00832197">
        <w:rPr>
          <w:color w:val="FF0000"/>
        </w:rPr>
        <w:instrText>ADDIN CSL_CITATION { "citationItems" : [ { "id" : "ITEM-1", "itemData" : { "author" : [ { "dropping-particle" : "", "family" : "Evans", "given" : "John R.", "non-dropping-particle" : "", "parse-names" : false, "suffix" : "" }, { "dropping-particle" : "", "family" : "Seeman", "given" : "Jeffery R.", "non-dropping-particle" : "", "parse-names" : false, "suffix" : "" } ], "container-title" : "Photosynthesis", "id" : "ITEM-1", "issue" : "January", "issued" : { "date-parts" : [ [ "1989" ] ] }, "page" : "183-205", "title" : "The allocation of protein nitrogen in the photosynthetic apparatus: costs, consequences, and control", "type" : "article-journal" }, "uris" : [ "http://www.mendeley.com/documents/?uuid=06b98bd9-c1d4-4fd2-a4d3-fb527c196f62" ] } ], "mendeley" : { "formattedCitation" : "(John R. Evans &amp; Seeman, 1989)", "manualFormatting" : " Evans &amp; Seeman, 1989)", "plainTextFormattedCitation" : "(John R. Evans &amp; Seeman, 1989)", "previouslyFormattedCitation" : "(John R. Evans &amp; Seeman, 1989)" }, "properties" : { "noteIndex" : 0 }, "schema" : "https://github.com/citation-style-language/schema/raw/master/csl-citation.json" }</w:instrText>
      </w:r>
      <w:r w:rsidR="00E62FAC">
        <w:rPr>
          <w:color w:val="FF0000"/>
        </w:rPr>
        <w:fldChar w:fldCharType="separate"/>
      </w:r>
      <w:del w:id="74" w:author="James Lawson" w:date="2018-05-10T12:00:00Z">
        <w:r w:rsidR="00E62FAC" w:rsidRPr="00E62FAC" w:rsidDel="00E62FAC">
          <w:rPr>
            <w:noProof/>
            <w:color w:val="FF0000"/>
          </w:rPr>
          <w:delText>(John R.</w:delText>
        </w:r>
      </w:del>
      <w:r w:rsidR="00E62FAC" w:rsidRPr="00E62FAC">
        <w:rPr>
          <w:noProof/>
          <w:color w:val="FF0000"/>
        </w:rPr>
        <w:t xml:space="preserve"> Evans &amp; Seeman, 1989)</w:t>
      </w:r>
      <w:ins w:id="75" w:author="James Lawson" w:date="2018-05-10T12:00:00Z">
        <w:r w:rsidR="00E62FAC">
          <w:rPr>
            <w:color w:val="FF0000"/>
          </w:rPr>
          <w:fldChar w:fldCharType="end"/>
        </w:r>
        <w:r w:rsidR="00E62FAC">
          <w:rPr>
            <w:color w:val="FF0000"/>
          </w:rPr>
          <w:t>.</w:t>
        </w:r>
      </w:ins>
      <w:del w:id="76" w:author="James Lawson" w:date="2018-05-10T12:00:00Z">
        <w:r w:rsidR="00AC0D96" w:rsidDel="00E62FAC">
          <w:rPr>
            <w:color w:val="FF0000"/>
          </w:rPr>
          <w:delText xml:space="preserve"> </w:delText>
        </w:r>
        <w:r w:rsidR="00540C5C" w:rsidDel="00E62FAC">
          <w:rPr>
            <w:color w:val="FF0000"/>
          </w:rPr>
          <w:delText>Evans &amp; Seeman 1989).</w:delText>
        </w:r>
      </w:del>
      <w:r w:rsidR="00540C5C">
        <w:rPr>
          <w:color w:val="FF0000"/>
        </w:rPr>
        <w:t xml:space="preserve"> </w:t>
      </w:r>
    </w:p>
    <w:p w14:paraId="3F4678F5" w14:textId="7E532EAF" w:rsidR="00A87ACB" w:rsidRPr="00282602" w:rsidRDefault="00BD1A5D" w:rsidP="00BC2F9B">
      <w:pPr>
        <w:rPr>
          <w:color w:val="FF0000"/>
        </w:rPr>
      </w:pPr>
      <w:r w:rsidRPr="00181AAD">
        <w:rPr>
          <w:bCs/>
        </w:rPr>
        <w:t>Here we report mainly about</w:t>
      </w:r>
      <w:r w:rsidR="00D23A40" w:rsidRPr="00BD1A5D">
        <w:t xml:space="preserve"> photosynthesis</w:t>
      </w:r>
      <w:r>
        <w:t xml:space="preserve"> proteins</w:t>
      </w:r>
      <w:r w:rsidR="00D23A40" w:rsidRPr="00BD1A5D">
        <w:t xml:space="preserve">, </w:t>
      </w:r>
      <w:r w:rsidR="003432D8">
        <w:t>but r</w:t>
      </w:r>
      <w:r w:rsidR="003432D8">
        <w:rPr>
          <w:bCs/>
        </w:rPr>
        <w:t xml:space="preserve">eaders are welcome to explore other aspects using the interactive data explorer at proteography.org. </w:t>
      </w:r>
      <w:commentRangeStart w:id="77"/>
      <w:r w:rsidR="003432D8" w:rsidRPr="00077A05">
        <w:rPr>
          <w:bCs/>
          <w:strike/>
          <w:rPrChange w:id="78" w:author="James Lawson" w:date="2018-04-12T14:35:00Z">
            <w:rPr>
              <w:bCs/>
            </w:rPr>
          </w:rPrChange>
        </w:rPr>
        <w:t>Photosynthesis</w:t>
      </w:r>
      <w:r w:rsidR="003432D8" w:rsidRPr="00077A05" w:rsidDel="00BD1A5D">
        <w:rPr>
          <w:strike/>
          <w:rPrChange w:id="79" w:author="James Lawson" w:date="2018-04-12T14:35:00Z">
            <w:rPr/>
          </w:rPrChange>
        </w:rPr>
        <w:t xml:space="preserve"> </w:t>
      </w:r>
      <w:r w:rsidR="003432D8" w:rsidRPr="00077A05">
        <w:rPr>
          <w:strike/>
          <w:rPrChange w:id="80" w:author="James Lawson" w:date="2018-04-12T14:35:00Z">
            <w:rPr/>
          </w:rPrChange>
        </w:rPr>
        <w:t xml:space="preserve">is </w:t>
      </w:r>
      <w:r w:rsidRPr="00077A05">
        <w:rPr>
          <w:strike/>
          <w:rPrChange w:id="81" w:author="James Lawson" w:date="2018-04-12T14:35:00Z">
            <w:rPr/>
          </w:rPrChange>
        </w:rPr>
        <w:t>responsible for</w:t>
      </w:r>
      <w:r w:rsidR="00D23A40" w:rsidRPr="00077A05">
        <w:rPr>
          <w:strike/>
          <w:rPrChange w:id="82" w:author="James Lawson" w:date="2018-04-12T14:35:00Z">
            <w:rPr/>
          </w:rPrChange>
        </w:rPr>
        <w:t xml:space="preserve"> one of the most important and abundant sets of biochemical reactions within leaves as well as in the biosphere as a whole (Blankenship &amp; Hartman 1998; Raven 2013, Evans &amp; </w:t>
      </w:r>
      <w:proofErr w:type="spellStart"/>
      <w:r w:rsidR="00D23A40" w:rsidRPr="00077A05">
        <w:rPr>
          <w:strike/>
          <w:rPrChange w:id="83" w:author="James Lawson" w:date="2018-04-12T14:35:00Z">
            <w:rPr/>
          </w:rPrChange>
        </w:rPr>
        <w:t>Seeman</w:t>
      </w:r>
      <w:proofErr w:type="spellEnd"/>
      <w:r w:rsidR="00D23A40" w:rsidRPr="00077A05">
        <w:rPr>
          <w:strike/>
          <w:rPrChange w:id="84" w:author="James Lawson" w:date="2018-04-12T14:35:00Z">
            <w:rPr/>
          </w:rPrChange>
        </w:rPr>
        <w:t xml:space="preserve"> 1989).</w:t>
      </w:r>
      <w:commentRangeEnd w:id="77"/>
      <w:r w:rsidR="003432D8" w:rsidRPr="00077A05">
        <w:rPr>
          <w:rStyle w:val="CommentReference"/>
          <w:strike/>
          <w:rPrChange w:id="85" w:author="James Lawson" w:date="2018-04-12T14:35:00Z">
            <w:rPr>
              <w:rStyle w:val="CommentReference"/>
            </w:rPr>
          </w:rPrChange>
        </w:rPr>
        <w:commentReference w:id="77"/>
      </w:r>
      <w:r w:rsidR="00852B9B" w:rsidRPr="00077A05">
        <w:rPr>
          <w:bCs/>
          <w:strike/>
          <w:rPrChange w:id="86" w:author="James Lawson" w:date="2018-04-12T14:35:00Z">
            <w:rPr>
              <w:bCs/>
            </w:rPr>
          </w:rPrChange>
        </w:rPr>
        <w:t>.</w:t>
      </w:r>
      <w:r w:rsidR="00852B9B">
        <w:rPr>
          <w:bCs/>
        </w:rPr>
        <w:t xml:space="preserve">  </w:t>
      </w:r>
    </w:p>
    <w:p w14:paraId="54C7D6F9" w14:textId="33705B2E" w:rsidR="00B84B83" w:rsidRDefault="005B3E9C" w:rsidP="00BC2F9B">
      <w:r>
        <w:t>The</w:t>
      </w:r>
      <w:r w:rsidR="00B84B83" w:rsidRPr="00282602">
        <w:t xml:space="preserve"> two </w:t>
      </w:r>
      <w:r>
        <w:t>major</w:t>
      </w:r>
      <w:r w:rsidRPr="00282602">
        <w:t xml:space="preserve"> </w:t>
      </w:r>
      <w:r w:rsidR="00B84B83" w:rsidRPr="00282602">
        <w:t>processes in photosynthetic carbon assimilation</w:t>
      </w:r>
      <w:r>
        <w:t xml:space="preserve"> are</w:t>
      </w:r>
      <w:r w:rsidR="00B84B83" w:rsidRPr="00282602">
        <w:t xml:space="preserve"> carboxylation of ribulose-1,6-bisphosphate (</w:t>
      </w:r>
      <w:proofErr w:type="spellStart"/>
      <w:r w:rsidR="00B84B83" w:rsidRPr="00282602">
        <w:t>RuBP</w:t>
      </w:r>
      <w:proofErr w:type="spellEnd"/>
      <w:r w:rsidR="00B84B83" w:rsidRPr="00282602">
        <w:t xml:space="preserve">) by the enzyme Rubisco, and regeneration of </w:t>
      </w:r>
      <w:proofErr w:type="spellStart"/>
      <w:r w:rsidR="00B84B83" w:rsidRPr="00282602">
        <w:t>RuBP</w:t>
      </w:r>
      <w:proofErr w:type="spellEnd"/>
      <w:r w:rsidR="00B84B83" w:rsidRPr="00282602">
        <w:t xml:space="preserve"> </w:t>
      </w:r>
      <w:r w:rsidR="007B37F8">
        <w:t>via</w:t>
      </w:r>
      <w:r w:rsidR="00B84B83" w:rsidRPr="00282602">
        <w:t xml:space="preserve"> the light reactions of photosynthesis. </w:t>
      </w:r>
      <w:r w:rsidR="002C7045">
        <w:t>At any given time a l</w:t>
      </w:r>
      <w:r w:rsidR="00B84B83" w:rsidRPr="00282602">
        <w:t>ea</w:t>
      </w:r>
      <w:r w:rsidR="002C7045">
        <w:t>f</w:t>
      </w:r>
      <w:r w:rsidR="00B84B83" w:rsidRPr="00282602">
        <w:t xml:space="preserve"> </w:t>
      </w:r>
      <w:r w:rsidR="002C7045">
        <w:t xml:space="preserve">can be limited either by the </w:t>
      </w:r>
      <w:r w:rsidR="00B84B83" w:rsidRPr="00282602">
        <w:t xml:space="preserve">light </w:t>
      </w:r>
      <w:r w:rsidR="002C7045">
        <w:t xml:space="preserve">reactions </w:t>
      </w:r>
      <w:r w:rsidR="00B84B83" w:rsidRPr="00282602">
        <w:t xml:space="preserve">or </w:t>
      </w:r>
      <w:r w:rsidR="002C7045">
        <w:t xml:space="preserve">by </w:t>
      </w:r>
      <w:r w:rsidR="00B84B83" w:rsidRPr="00282602">
        <w:t xml:space="preserve">CO2 </w:t>
      </w:r>
      <w:r w:rsidR="002C7045">
        <w:t xml:space="preserve">supply and the </w:t>
      </w:r>
      <w:r w:rsidR="009B3559">
        <w:t xml:space="preserve">light-independent </w:t>
      </w:r>
      <w:r w:rsidR="002C7045">
        <w:t>reactions</w:t>
      </w:r>
      <w:ins w:id="87" w:author="James Lawson" w:date="2018-05-10T11:54:00Z">
        <w:r w:rsidR="00A7564F">
          <w:t xml:space="preserve"> </w:t>
        </w:r>
        <w:r w:rsidR="00A7564F">
          <w:fldChar w:fldCharType="begin" w:fldLock="1"/>
        </w:r>
      </w:ins>
      <w:r w:rsidR="00A7564F">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rsidR="00A7564F">
        <w:fldChar w:fldCharType="separate"/>
      </w:r>
      <w:r w:rsidR="00A7564F" w:rsidRPr="00A7564F">
        <w:rPr>
          <w:noProof/>
        </w:rPr>
        <w:t xml:space="preserve">(Farquhar, von Caemmerer, &amp; Berry, 1980; Farquhar, von </w:t>
      </w:r>
      <w:r w:rsidR="00A7564F" w:rsidRPr="00A7564F">
        <w:rPr>
          <w:noProof/>
        </w:rPr>
        <w:lastRenderedPageBreak/>
        <w:t>Caemmerer S, &amp; Berry, 2001)</w:t>
      </w:r>
      <w:ins w:id="88" w:author="James Lawson" w:date="2018-05-10T11:54:00Z">
        <w:r w:rsidR="00A7564F">
          <w:fldChar w:fldCharType="end"/>
        </w:r>
      </w:ins>
      <w:del w:id="89" w:author="James Lawson" w:date="2018-05-10T11:55:00Z">
        <w:r w:rsidR="00B84B83" w:rsidRPr="00282602" w:rsidDel="00A7564F">
          <w:delText xml:space="preserve"> (</w:delText>
        </w:r>
        <w:r w:rsidRPr="00282602" w:rsidDel="00A7564F">
          <w:delText>(Farquhar, von Caemmerer &amp; Berry 1980; Farquhar, von Caemmerer S &amp; Berry 2001)</w:delText>
        </w:r>
      </w:del>
      <w:r w:rsidR="002C7045">
        <w:t xml:space="preserve">, but </w:t>
      </w:r>
      <w:r w:rsidR="00B84B83" w:rsidRPr="00282602">
        <w:t xml:space="preserve">allocation </w:t>
      </w:r>
      <w:r w:rsidR="002C7045">
        <w:t xml:space="preserve">to different parts of the apparatus is </w:t>
      </w:r>
      <w:commentRangeStart w:id="90"/>
      <w:commentRangeStart w:id="91"/>
      <w:r w:rsidR="002C7045">
        <w:t xml:space="preserve">thought to be optimized </w:t>
      </w:r>
      <w:commentRangeEnd w:id="90"/>
      <w:r w:rsidR="004F4758">
        <w:rPr>
          <w:rStyle w:val="CommentReference"/>
        </w:rPr>
        <w:commentReference w:id="90"/>
      </w:r>
      <w:commentRangeEnd w:id="91"/>
      <w:r w:rsidR="007E5A1A">
        <w:rPr>
          <w:rStyle w:val="CommentReference"/>
        </w:rPr>
        <w:commentReference w:id="91"/>
      </w:r>
      <w:r w:rsidR="002C7045">
        <w:t>when</w:t>
      </w:r>
      <w:r w:rsidR="00B84B83" w:rsidRPr="00282602">
        <w:t xml:space="preserve"> carboxylation </w:t>
      </w:r>
      <w:r w:rsidR="004A760C">
        <w:t>is co-limiting with</w:t>
      </w:r>
      <w:r w:rsidR="004A760C" w:rsidRPr="00282602">
        <w:t xml:space="preserve"> </w:t>
      </w:r>
      <w:r w:rsidR="00B84B83" w:rsidRPr="00282602">
        <w:t xml:space="preserve">regeneration of </w:t>
      </w:r>
      <w:proofErr w:type="spellStart"/>
      <w:r w:rsidR="00B84B83" w:rsidRPr="00282602">
        <w:t>RuBP</w:t>
      </w:r>
      <w:proofErr w:type="spellEnd"/>
      <w:r w:rsidR="00B84B83" w:rsidRPr="00282602">
        <w:t xml:space="preserve"> under average daytime conditions </w:t>
      </w:r>
      <w:ins w:id="92" w:author="James Lawson" w:date="2018-05-10T11:55:00Z">
        <w:r w:rsidR="00A7564F">
          <w:fldChar w:fldCharType="begin" w:fldLock="1"/>
        </w:r>
      </w:ins>
      <w:r w:rsidR="00832197">
        <w:instrText>ADDIN CSL_CITATION { "citationItems" : [ { "id" : "ITEM-1",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1", "issue" : "5", "issued" : { "date-parts" : [ [ "1996" ] ] }, "page" : "551-561", "title" : "A General Model for the Light-Use Efficiency of Primary Production", "type" : "article-journal", "volume" : "10" }, "uris" : [ "http://www.mendeley.com/documents/?uuid=03c1174d-8590-4e62-996a-6ab7b5952446" ] }, { "id" : "ITEM-2",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2", "issue" : "1", "issued" : { "date-parts" : [ [ "2009" ] ] }, "page" : "63-69", "title" : "Coordination Theory of Leaf Nitrogen Distribution in a Canopy", "type" : "article-journal", "volume" : "93" }, "uris" : [ "http://www.mendeley.com/documents/?uuid=9f85ea18-4294-40c3-b56a-a771ee82ad7d" ] }, { "id" : "ITEM-3",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u00e7ois", "non-dropping-particle" : "", "parse-names" : false, "suffix" : "" }, { "dropping-particle" : "", "family" : "Esser", "given" : "Gerd", "non-dropping-particle" : "", "parse-names" : false, "suffix" : "" }, { "dropping-particle" : "", "family" : "Fontaine", "given" : "S\u00e9bastien", "non-dropping-particle" : "", "parse-names" : false, "suffix" : "" }, { "dropping-particle" : "", "family" : "Soussana", "given" : "Jean Fran\u00e7ois", "non-dropping-particle" : "", "parse-names" : false, "suffix" : "" } ], "container-title" : "PLoS ONE", "id" : "ITEM-3", "issue" : "6", "issued" : { "date-parts" : [ [ "2012" ] ] }, "note" : "NULL", "page" : "1-15", "title" : "The coordination of leaf photosynthesis links C and N fluxes in C3 plant species", "type" : "article-journal", "volume" : "7" }, "uris" : [ "http://www.mendeley.com/documents/?uuid=b4fdf29e-657e-4e24-8697-2f821f996fbb" ] }, { "id" : "ITEM-4",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4",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Chen, Reynolds, Harley, &amp; Tenhunen, 2009; Haxeltine &amp; Prentice, 1996; Maire et al., 2012; U. Niinemets &amp; Tenhunen, 1997)", "plainTextFormattedCitation" : "(Chen, Reynolds, Harley, &amp; Tenhunen, 2009; Haxeltine &amp; Prentice, 1996; Maire et al., 2012; U. Niinemets &amp; Tenhunen, 1997)", "previouslyFormattedCitation" : "(Chen, Reynolds, Harley, &amp; Tenhunen, 2009; Haxeltine &amp; Prentice, 1996; Maire et al., 2012; U. Niinemets &amp; Tenhunen, 1997)" }, "properties" : { "noteIndex" : 0 }, "schema" : "https://github.com/citation-style-language/schema/raw/master/csl-citation.json" }</w:instrText>
      </w:r>
      <w:r w:rsidR="00A7564F">
        <w:fldChar w:fldCharType="separate"/>
      </w:r>
      <w:r w:rsidR="00E62FAC" w:rsidRPr="00E62FAC">
        <w:rPr>
          <w:noProof/>
        </w:rPr>
        <w:t>(Chen, Reynolds, Harley, &amp; Tenhunen, 2009; Haxeltine &amp; Prentice, 1996; Maire et al., 2012; U. Niinemets &amp; Tenhunen, 1997)</w:t>
      </w:r>
      <w:ins w:id="93" w:author="James Lawson" w:date="2018-05-10T11:55:00Z">
        <w:r w:rsidR="00A7564F">
          <w:fldChar w:fldCharType="end"/>
        </w:r>
      </w:ins>
      <w:r w:rsidR="00B84B83" w:rsidRPr="00282602">
        <w:t>(</w:t>
      </w:r>
      <w:proofErr w:type="spellStart"/>
      <w:r w:rsidR="00B84B83" w:rsidRPr="00282602">
        <w:t>Haxeltine</w:t>
      </w:r>
      <w:proofErr w:type="spellEnd"/>
      <w:r w:rsidR="00B84B83" w:rsidRPr="00282602">
        <w:t xml:space="preserve"> &amp; Prentice 1996; Chen et al. 2009; Maire et al. 2012, </w:t>
      </w:r>
      <w:proofErr w:type="spellStart"/>
      <w:r w:rsidR="00B84B83" w:rsidRPr="00282602">
        <w:t>Niinemets</w:t>
      </w:r>
      <w:proofErr w:type="spellEnd"/>
      <w:r w:rsidR="00B84B83" w:rsidRPr="00282602">
        <w:t xml:space="preserve"> &amp; </w:t>
      </w:r>
      <w:proofErr w:type="spellStart"/>
      <w:r w:rsidR="00B84B83" w:rsidRPr="00282602">
        <w:t>Tenhuenen</w:t>
      </w:r>
      <w:proofErr w:type="spellEnd"/>
      <w:r w:rsidR="00B84B83" w:rsidRPr="00282602">
        <w:t xml:space="preserve"> 1997). </w:t>
      </w:r>
      <w:r w:rsidR="00B922F7">
        <w:t>This is known as the coordination hypothesis</w:t>
      </w:r>
      <w:proofErr w:type="gramStart"/>
      <w:ins w:id="94" w:author="James Lawson" w:date="2018-05-10T12:05:00Z">
        <w:r w:rsidR="00E62FAC">
          <w:t>.</w:t>
        </w:r>
      </w:ins>
      <w:ins w:id="95" w:author="James Lawson" w:date="2018-05-10T11:55:00Z">
        <w:r w:rsidR="00A7564F">
          <w:t>.</w:t>
        </w:r>
      </w:ins>
      <w:proofErr w:type="gramEnd"/>
      <w:del w:id="96" w:author="James Lawson" w:date="2018-05-10T11:55:00Z">
        <w:r w:rsidR="00B922F7" w:rsidDel="00A7564F">
          <w:delText xml:space="preserve"> (</w:delText>
        </w:r>
        <w:r w:rsidR="00712DAB" w:rsidDel="00A7564F">
          <w:delText>Maire et al. 2012</w:delText>
        </w:r>
        <w:r w:rsidR="00B922F7" w:rsidDel="00A7564F">
          <w:delText xml:space="preserve">). </w:delText>
        </w:r>
      </w:del>
    </w:p>
    <w:p w14:paraId="2F431433" w14:textId="6598ECBB" w:rsidR="008336D6" w:rsidRPr="006B18D5" w:rsidRDefault="008336D6" w:rsidP="008336D6">
      <w:pPr>
        <w:rPr>
          <w:b/>
        </w:rPr>
      </w:pPr>
      <w:r>
        <w:rPr>
          <w:u w:val="single"/>
        </w:rPr>
        <w:t xml:space="preserve">Both </w:t>
      </w:r>
      <w:r w:rsidR="009B3559">
        <w:rPr>
          <w:u w:val="single"/>
        </w:rPr>
        <w:t xml:space="preserve">light capture proteins and light-independent reaction </w:t>
      </w:r>
      <w:r w:rsidR="004F4758">
        <w:rPr>
          <w:u w:val="single"/>
        </w:rPr>
        <w:t>proteins</w:t>
      </w:r>
      <w:r w:rsidR="004F4758" w:rsidDel="004F4758">
        <w:rPr>
          <w:u w:val="single"/>
        </w:rPr>
        <w:t xml:space="preserve"> </w:t>
      </w:r>
      <w:r>
        <w:rPr>
          <w:u w:val="single"/>
        </w:rPr>
        <w:t>per leaf area increased</w:t>
      </w:r>
      <w:r w:rsidRPr="005D41EC">
        <w:rPr>
          <w:u w:val="single"/>
        </w:rPr>
        <w:t xml:space="preserve"> notably </w:t>
      </w:r>
      <w:r>
        <w:rPr>
          <w:u w:val="single"/>
        </w:rPr>
        <w:t xml:space="preserve">towards lower mean annual temperature </w:t>
      </w:r>
      <w:r w:rsidRPr="005D41EC">
        <w:rPr>
          <w:u w:val="single"/>
        </w:rPr>
        <w:t>(stat, Fig. 3b-</w:t>
      </w:r>
      <w:r>
        <w:rPr>
          <w:u w:val="single"/>
        </w:rPr>
        <w:t>I, stat Fig XX % blah</w:t>
      </w:r>
      <w:r w:rsidRPr="005D41EC">
        <w:rPr>
          <w:u w:val="single"/>
        </w:rPr>
        <w:t>)</w:t>
      </w:r>
      <w:r>
        <w:rPr>
          <w:u w:val="single"/>
        </w:rPr>
        <w:t xml:space="preserve">. </w:t>
      </w:r>
      <w:r w:rsidR="00760222">
        <w:rPr>
          <w:u w:val="single"/>
        </w:rPr>
        <w:t xml:space="preserve">Their fractional contributions to total protein did not change along </w:t>
      </w:r>
      <w:r>
        <w:rPr>
          <w:u w:val="single"/>
        </w:rPr>
        <w:t>temperature gradients (Fig stat %).</w:t>
      </w:r>
      <w:r w:rsidR="00760222">
        <w:rPr>
          <w:u w:val="single"/>
        </w:rPr>
        <w:t xml:space="preserve"> </w:t>
      </w:r>
      <w:r w:rsidR="00B06E29">
        <w:t xml:space="preserve">Increased </w:t>
      </w:r>
      <w:r>
        <w:t xml:space="preserve">protein content </w:t>
      </w:r>
      <w:r w:rsidR="00B06E29">
        <w:t xml:space="preserve">toward lower temperatures is thought </w:t>
      </w:r>
      <w:r>
        <w:t xml:space="preserve">to compensate for </w:t>
      </w:r>
      <w:r w:rsidR="00B06E29">
        <w:t>s</w:t>
      </w:r>
      <w:r>
        <w:t xml:space="preserve">lower enzyme </w:t>
      </w:r>
      <w:commentRangeStart w:id="97"/>
      <w:commentRangeStart w:id="98"/>
      <w:r>
        <w:t xml:space="preserve">activity </w:t>
      </w:r>
      <w:ins w:id="99" w:author="James Lawson" w:date="2018-05-10T11:56:00Z">
        <w:r w:rsidR="00A7564F">
          <w:fldChar w:fldCharType="begin" w:fldLock="1"/>
        </w:r>
      </w:ins>
      <w:r w:rsidR="00A7564F">
        <w:instrText>ADDIN CSL_CITATION { "citationItems" : [ { "id" : "ITEM-1", "itemData" : { "DOI" : "10.1111/j.1469-8137.1988.tb00282.x", "ISBN" : "1469-8137", "ISSN" : "14698137", "PMID" : "1064", "abstract" : "Genotypic variation in the temperature optimum for resource-saturated growth of microalgae has been used to provide envelopes of 03BCm (maximum specific growth rate) as a function of temperature. The Q10 value for 03BCm for batch-cultured algae with optimal growth temperatures in the range 5201340C is 1.88; rather higher values (Q10= 2.0820132.19) are found, albeit with lower 03BC values at a given temperature, for continuous cultures. The envelope approach selects 03BC values for the smallest cells from the taxa (members of the Chlorophyta and Bacillariophyta) with the highest 03BC values at a given temperature. Larger cell size, or membership of the Dinophyta, gives a decreased 03BC at a given temperature. Phenotypic change in 03BC, within a given genotype grown at sub-optimal temperatures, has a Q10 in excess of 1.88. Analysis of constraints on the resource-saturated value of 03BC in the fastest-growing micro-algae suggest that, at their temperature optima, the cells are close (within a factor of 2) to their maximum potential growth rate, based on the known kinetic properties of their catalysts, the need for kinetic heterogenity in catalyses in metabolic pathways, and the need to allocate some cell resources to structural and storage components. Phenotypic and genotypic responses to lower temperatures for growth, in terms of reallocation of resources to increase the quantity per unit biomass of catalyst? as a means of offsetting lower catalytic capacity at lower temperatures, are limited. An exception is the light-harvesting and reaction centre apparatus which catalyses the temperature-insensitive processes of light absorption, excitation energy transfer and primary photochemistry, and which is present (as assayed by photosynthetic pigment per unit biomass) in smaller relative amounts during resource-saturated growth at lower temperatures. The involvement of other low-temperature 'adaptations' (e.g. homeoviscous behaviour of thylakoid membranes) in offsetting low temperature effects on catalytic rates is not clear. The scope for increasing the quantity of temperature-sensitive catalysts in the biomass as a means of offsetting the effects of low temperature on resource-saturated 03BC is potentially higher in the Dinophyta with their relatively low 03BC at their temperature optimum; however, this option does not appear to be taken up by the Dinophyta which have unexceptional Q10 values for 03BC. For resource-limited growth, the phenotypic effect of sub\u2026", "author" : [ { "dropping-particle" : "", "family" : "Raven", "given" : "John A.", "non-dropping-particle" : "", "parse-names" : false, "suffix" : "" }, { "dropping-particle" : "", "family" : "Geider", "given" : "Richard J.", "non-dropping-particle" : "", "parse-names" : false, "suffix" : "" } ], "container-title" : "New Phytologist", "id" : "ITEM-1", "issue" : "4", "issued" : { "date-parts" : [ [ "1988" ] ] }, "page" : "441-461", "title" : "Temperature and algal growth", "type" : "article-journal", "volume" : "110" }, "uris" : [ "http://www.mendeley.com/documents/?uuid=4474ced2-5346-4ed9-8901-8bf649530c58" ] } ], "mendeley" : { "formattedCitation" : "(Raven &amp; Geider, 1988)", "plainTextFormattedCitation" : "(Raven &amp; Geider, 1988)", "previouslyFormattedCitation" : "(Raven &amp; Geider, 1988)" }, "properties" : { "noteIndex" : 0 }, "schema" : "https://github.com/citation-style-language/schema/raw/master/csl-citation.json" }</w:instrText>
      </w:r>
      <w:r w:rsidR="00A7564F">
        <w:fldChar w:fldCharType="separate"/>
      </w:r>
      <w:r w:rsidR="00A7564F" w:rsidRPr="00A7564F">
        <w:rPr>
          <w:noProof/>
        </w:rPr>
        <w:t>(Raven &amp; Geider, 1988)</w:t>
      </w:r>
      <w:ins w:id="100" w:author="James Lawson" w:date="2018-05-10T11:56:00Z">
        <w:r w:rsidR="00A7564F">
          <w:fldChar w:fldCharType="end"/>
        </w:r>
      </w:ins>
      <w:del w:id="101" w:author="James Lawson" w:date="2018-05-10T11:56:00Z">
        <w:r w:rsidDel="00A7564F">
          <w:delText>(</w:delText>
        </w:r>
        <w:r w:rsidRPr="008F5F2D" w:rsidDel="00A7564F">
          <w:rPr>
            <w:highlight w:val="yellow"/>
          </w:rPr>
          <w:delText>Raven &amp; Geider 1988</w:delText>
        </w:r>
        <w:r w:rsidDel="00A7564F">
          <w:delText>)</w:delText>
        </w:r>
      </w:del>
      <w:r>
        <w:t xml:space="preserve">. This effect has been observed for Rubisco in a number of studies (summarised </w:t>
      </w:r>
      <w:proofErr w:type="spellStart"/>
      <w:r>
        <w:t>by</w:t>
      </w:r>
      <w:del w:id="102" w:author="James Lawson" w:date="2018-05-10T11:56:00Z">
        <w:r w:rsidDel="00A7564F">
          <w:delText xml:space="preserve"> </w:delText>
        </w:r>
      </w:del>
      <w:ins w:id="103" w:author="James Lawson" w:date="2018-05-10T11:56:00Z">
        <w:r w:rsidR="00A7564F">
          <w:fldChar w:fldCharType="begin" w:fldLock="1"/>
        </w:r>
      </w:ins>
      <w:r w:rsidR="00E62FAC">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Kouki Hikosaka, Ishikawa, Borjigidai, Muller, &amp; Onoda, 2006)", "manualFormatting" : "Kouki Hikosaka, Ishikawa, Borjigidai, Muller, &amp; Onoda, 2006)", "plainTextFormattedCitation" : "(Kouki Hikosaka, Ishikawa, Borjigidai, Muller, &amp; Onoda, 2006)", "previouslyFormattedCitation" : "(Kouki Hikosaka, Ishikawa, Borjigidai, Muller, &amp; Onoda, 2006)" }, "properties" : { "noteIndex" : 0 }, "schema" : "https://github.com/citation-style-language/schema/raw/master/csl-citation.json" }</w:instrText>
      </w:r>
      <w:r w:rsidR="00A7564F">
        <w:fldChar w:fldCharType="separate"/>
      </w:r>
      <w:del w:id="104" w:author="James Lawson" w:date="2018-05-10T11:56:00Z">
        <w:r w:rsidR="00A7564F" w:rsidRPr="00A7564F" w:rsidDel="00A7564F">
          <w:rPr>
            <w:noProof/>
          </w:rPr>
          <w:delText>(</w:delText>
        </w:r>
      </w:del>
      <w:r w:rsidR="00A7564F" w:rsidRPr="00A7564F">
        <w:rPr>
          <w:noProof/>
        </w:rPr>
        <w:t>Kouki</w:t>
      </w:r>
      <w:proofErr w:type="spellEnd"/>
      <w:r w:rsidR="00A7564F" w:rsidRPr="00A7564F">
        <w:rPr>
          <w:noProof/>
        </w:rPr>
        <w:t xml:space="preserve"> Hikosaka, Ishikawa, Borjigidai, Muller, &amp; Onoda, 2006)</w:t>
      </w:r>
      <w:ins w:id="105" w:author="James Lawson" w:date="2018-05-10T11:56:00Z">
        <w:r w:rsidR="00A7564F">
          <w:fldChar w:fldCharType="end"/>
        </w:r>
        <w:r w:rsidR="00A7564F">
          <w:t>.</w:t>
        </w:r>
      </w:ins>
      <w:del w:id="106" w:author="James Lawson" w:date="2018-05-10T11:56:00Z">
        <w:r w:rsidDel="00A7564F">
          <w:delText>Hikosaka et al 2006)</w:delText>
        </w:r>
      </w:del>
      <w:r>
        <w:t>.</w:t>
      </w:r>
      <w:commentRangeEnd w:id="97"/>
      <w:r w:rsidR="00416EB4">
        <w:rPr>
          <w:rStyle w:val="CommentReference"/>
        </w:rPr>
        <w:commentReference w:id="97"/>
      </w:r>
      <w:commentRangeEnd w:id="98"/>
      <w:r w:rsidR="00882D32">
        <w:rPr>
          <w:rStyle w:val="CommentReference"/>
        </w:rPr>
        <w:commentReference w:id="98"/>
      </w:r>
      <w:r w:rsidR="00416EB4">
        <w:t xml:space="preserve"> </w:t>
      </w:r>
    </w:p>
    <w:p w14:paraId="7F426690" w14:textId="05606783" w:rsidR="00A87ACB" w:rsidRDefault="009B3559" w:rsidP="00B80330">
      <w:r>
        <w:t>Light capture</w:t>
      </w:r>
      <w:r w:rsidR="00094A6B" w:rsidRPr="00F8120E">
        <w:t xml:space="preserve"> protein per leaf area </w:t>
      </w:r>
      <w:r w:rsidR="00094A6B">
        <w:t>increased with lower</w:t>
      </w:r>
      <w:r w:rsidR="00094A6B" w:rsidRPr="00F8120E">
        <w:t xml:space="preserve"> irradiance (Fig. 3b-v, X% per Y irradiance; Fig 3blah stat). </w:t>
      </w:r>
      <w:r w:rsidR="00094A6B">
        <w:t>Differences in irradiance arose from three sources (</w:t>
      </w:r>
      <w:r w:rsidR="00270711">
        <w:t>detail in</w:t>
      </w:r>
      <w:r w:rsidR="00094A6B">
        <w:t xml:space="preserve"> Methods). Some sites received more year-round sunlight than others. Individual shoots were in more or less shaded positions, estimated by fish-eye canopy photographs plus software. Along the length of each shoot, older leaves tended to be more shaded. </w:t>
      </w:r>
      <w:r>
        <w:t>Light-independent reaction</w:t>
      </w:r>
      <w:r w:rsidR="00094A6B" w:rsidRPr="00F8120E">
        <w:t xml:space="preserve"> protein per leaf area </w:t>
      </w:r>
      <w:r w:rsidR="00B21DF9">
        <w:t>did not change systematically</w:t>
      </w:r>
      <w:r w:rsidR="00094A6B" w:rsidRPr="00F8120E">
        <w:t xml:space="preserve"> with </w:t>
      </w:r>
      <w:r w:rsidR="00B21DF9">
        <w:t>irradiance</w:t>
      </w:r>
      <w:r w:rsidR="00094A6B" w:rsidRPr="00F8120E">
        <w:t xml:space="preserve">, </w:t>
      </w:r>
      <w:r w:rsidR="00B922F7">
        <w:t xml:space="preserve">and consequently </w:t>
      </w:r>
      <w:r>
        <w:t>light capture</w:t>
      </w:r>
      <w:r w:rsidR="00B922F7">
        <w:t xml:space="preserve"> contributed a larger fraction and </w:t>
      </w:r>
      <w:r>
        <w:t>light-independent reactions</w:t>
      </w:r>
      <w:r w:rsidR="00882D32">
        <w:t xml:space="preserve"> </w:t>
      </w:r>
      <w:r w:rsidR="00B922F7">
        <w:t xml:space="preserve">a smaller fraction of protein at lower irradiance </w:t>
      </w:r>
      <w:r w:rsidR="00094A6B" w:rsidRPr="00F8120E">
        <w:t>(Fig, %, stat)</w:t>
      </w:r>
      <w:r w:rsidR="00B922F7">
        <w:t xml:space="preserve">. </w:t>
      </w:r>
      <w:r w:rsidR="00270711">
        <w:t>A higher ratio of light-</w:t>
      </w:r>
      <w:r>
        <w:t xml:space="preserve">capture </w:t>
      </w:r>
      <w:r w:rsidR="00270711">
        <w:t>to carboxylation apparatus under lower light is what is expected under the coordination hypothesis</w:t>
      </w:r>
      <w:ins w:id="107" w:author="James Lawson" w:date="2018-05-10T12:12:00Z">
        <w:r w:rsidR="00832197">
          <w:t xml:space="preserve"> </w:t>
        </w:r>
        <w:r w:rsidR="00832197">
          <w:fldChar w:fldCharType="begin" w:fldLock="1"/>
        </w:r>
      </w:ins>
      <w:r w:rsidR="003F2891">
        <w:instrText>ADDIN CSL_CITATION { "citationItems" : [ { "id" : "ITEM-1",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1", "issue" : "1", "issued" : { "date-parts" : [ [ "2009" ] ] }, "page" : "63-69", "title" : "Coordination Theory of Leaf Nitrogen Distribution in a Canopy", "type" : "article-journal", "volume" : "93" }, "uris" : [ "http://www.mendeley.com/documents/?uuid=9f85ea18-4294-40c3-b56a-a771ee82ad7d" ] }, { "id" : "ITEM-2",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2",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Chen et al., 2009; U. Niinemets &amp; Tenhunen, 1997)", "plainTextFormattedCitation" : "(Chen et al., 2009; U. Niinemets &amp; Tenhunen, 1997)", "previouslyFormattedCitation" : "(Chen et al., 2009; U. Niinemets &amp; Tenhunen, 1997)" }, "properties" : { "noteIndex" : 0 }, "schema" : "https://github.com/citation-style-language/schema/raw/master/csl-citation.json" }</w:instrText>
      </w:r>
      <w:r w:rsidR="00832197">
        <w:fldChar w:fldCharType="separate"/>
      </w:r>
      <w:r w:rsidR="00832197" w:rsidRPr="00832197">
        <w:rPr>
          <w:noProof/>
        </w:rPr>
        <w:t>(Chen et al., 2009; U. Niinemets &amp; Tenhunen, 1997)</w:t>
      </w:r>
      <w:ins w:id="108" w:author="James Lawson" w:date="2018-05-10T12:12:00Z">
        <w:r w:rsidR="00832197">
          <w:fldChar w:fldCharType="end"/>
        </w:r>
      </w:ins>
      <w:ins w:id="109" w:author="James Lawson" w:date="2018-05-10T12:16:00Z">
        <w:r w:rsidR="00832197">
          <w:t>.</w:t>
        </w:r>
      </w:ins>
      <w:del w:id="110" w:author="James Lawson" w:date="2018-05-10T12:16:00Z">
        <w:r w:rsidR="00270711" w:rsidDel="00832197">
          <w:delText xml:space="preserve"> </w:delText>
        </w:r>
      </w:del>
      <w:del w:id="111" w:author="James Lawson" w:date="2018-05-10T12:04:00Z">
        <w:r w:rsidR="00A87ACB" w:rsidDel="00E62FAC">
          <w:delText>(Niinemets 2007)</w:delText>
        </w:r>
      </w:del>
      <w:del w:id="112" w:author="James Lawson" w:date="2018-05-10T12:16:00Z">
        <w:r w:rsidR="00A87ACB" w:rsidDel="00832197">
          <w:delText xml:space="preserve"> (Farquhar et al. 1980). </w:delText>
        </w:r>
      </w:del>
    </w:p>
    <w:p w14:paraId="7011DE33" w14:textId="48F1B193" w:rsidR="00F55E4E" w:rsidRDefault="009B3559" w:rsidP="00B80330">
      <w:r>
        <w:t>Light-independent reaction</w:t>
      </w:r>
      <w:r w:rsidR="009E6310">
        <w:t xml:space="preserve"> proteins per leaf area increased </w:t>
      </w:r>
      <w:r w:rsidR="00F55E4E">
        <w:t>towards drier sites</w:t>
      </w:r>
      <w:r w:rsidR="009E6310">
        <w:t xml:space="preserve"> </w:t>
      </w:r>
      <w:r w:rsidR="009E6310">
        <w:rPr>
          <w:u w:val="single"/>
        </w:rPr>
        <w:t>(Fig x stat %)</w:t>
      </w:r>
      <w:r w:rsidR="00F55E4E">
        <w:t xml:space="preserve">. </w:t>
      </w:r>
      <w:r w:rsidR="009E6310">
        <w:t xml:space="preserve">This was expected on the basis </w:t>
      </w:r>
      <w:r w:rsidR="00EB41CA">
        <w:t xml:space="preserve">that species operating in drier atmospheres typically draw down leaf-internal CO2 more strongly, and this offsets what would otherwise be an increase in water expenditure via the stomata for a given rate of CO2 assimilation. This </w:t>
      </w:r>
      <w:r w:rsidR="009E6310">
        <w:rPr>
          <w:rFonts w:ascii="Helvetica" w:eastAsia="Helvetica" w:hAnsi="Helvetica" w:cs="Helvetica"/>
        </w:rPr>
        <w:t>“</w:t>
      </w:r>
      <w:r w:rsidR="009E6310">
        <w:t>least-cost</w:t>
      </w:r>
      <w:r w:rsidR="00EB41CA">
        <w:rPr>
          <w:rFonts w:ascii="Helvetica" w:eastAsia="Helvetica" w:hAnsi="Helvetica" w:cs="Helvetica"/>
        </w:rPr>
        <w:t>”</w:t>
      </w:r>
      <w:r w:rsidR="00EB41CA">
        <w:t xml:space="preserve"> interpretation of how nitrogen and water are combined as inputs to the photosynthetic process</w:t>
      </w:r>
      <w:r w:rsidR="009E6310">
        <w:t xml:space="preserve"> </w:t>
      </w:r>
      <w:commentRangeStart w:id="113"/>
      <w:ins w:id="114" w:author="James Lawson" w:date="2018-05-10T12:18:00Z">
        <w:r w:rsidR="003F2891">
          <w:fldChar w:fldCharType="begin" w:fldLock="1"/>
        </w:r>
      </w:ins>
      <w:r w:rsidR="00AF0313">
        <w:instrText>ADDIN CSL_CITATION { "citationItems" : [ { "id" : "ITEM-1", "itemData" : { "DOI" : "10.1046/j.0269-8463.2001.00542.x", "ISBN" : "1365-2435", "ISSN" : "0269-8463", "abstract" : "1. Relationships were examined among photosynthetic capacity (Amass and Aarea), foliar dark respiration rate (Rd-mass and Rd-area), stomatal conductance to water (Gs), specific leaf area (SLA) and leaf N and P across 79 perennial species occurring at 4 sites contrasted on rainfall and soil nutrients in eastern Australia. We hypothesised that the slope of log - log \"scaling\" relationships between these traits would be positive and would not differ between sites, although slope elevations might shift between habitat types. 2. Amass, Rd-mass, SLA, Nmass and Pmass were positively associated in common slopes fitted across sites or rainfall zones, although rather weakly within individual sites in some cases. The relationships between Amass (and Rd-mass) with each of Nmass and SLA were partially independent of each other, with Amass (or Rd-mass) increasing with SLA at a given Nmass, or with Nmass at a given SLA (only weakly in the case of Amass). These results improve the quantification and extend the generalisation of reported patterns to floras largely unlike those studied previously, with the additional contribution of including phosphorus data. 3. The main new contribution of this work was organised comparisons between habitats differing in rainfall and soil nutrients. Species from drier sites differed in several important respects. They had (i) higher leaf N and P (per dry mass or area); (ii) lower photosynthetic capacity at a given leaf N or P; (iii) higher Rd-mass at a given SLA or Amass; and (iv) lower Gs at a given Aarea (implying lower internal CO2 concentration). 4. These trends can be interpreted as part of a previously undocumented water conservation strategy in species from dry habitats. By investing heavily in photosynthetic enzymes a larger drawdown of internal C02 concentration is achieved, and a given photosynthetic rate is possible at a lower stomatal conductance. Transpirational water use is similar, however, due to the lower humidity air in dry sites. The benefit of the strategy is that dry-site species reduce water loss at a given Aarea down to similar levels as wet-site species, despite occurring in lower humidity environments. The cost of high leaf N is reflected in higher dark respiration rates and, presumably, in additional costs incurred by N acquisition and in increased herbivory risk.", "author" : [ { "dropping-particle" : "", "family" : "Wright", "given" : "I J", "non-dropping-particle" : "", "parse-names" : false, "suffix" : "" }, { "dropping-particle" : "", "family" : "Reich", "given" : "Peter B", "non-dropping-particle" : "", "parse-names" : false, "suffix" : "" }, { "dropping-particle" : "", "family" : "Westoby", "given" : "M", "non-dropping-particle" : "", "parse-names" : false, "suffix" : "" } ], "container-title" : "Functional Ecology", "id" : "ITEM-1", "issued" : { "date-parts" : [ [ "2001" ] ] }, "page" : "423-434", "title" : "Strategy-shifts in leaf physiology, structure and nutrient content between species of high and low rainfall, and high and low nutrient habitats.", "type" : "article-journal", "volume" : "15" }, "uris" : [ "http://www.mendeley.com/documents/?uuid=2c807076-6ee1-4343-bbf2-536641b72076" ] } ], "mendeley" : { "formattedCitation" : "(I J Wright, Reich, &amp; Westoby, 2001)", "plainTextFormattedCitation" : "(I J Wright, Reich, &amp; Westoby, 2001)", "previouslyFormattedCitation" : "(I J Wright, Reich, &amp; Westoby, 2001)" }, "properties" : { "noteIndex" : 0 }, "schema" : "https://github.com/citation-style-language/schema/raw/master/csl-citation.json" }</w:instrText>
      </w:r>
      <w:r w:rsidR="003F2891">
        <w:fldChar w:fldCharType="separate"/>
      </w:r>
      <w:r w:rsidR="003F2891" w:rsidRPr="003F2891">
        <w:rPr>
          <w:noProof/>
        </w:rPr>
        <w:t>(I J Wright, Reich, &amp; Westoby, 2001)</w:t>
      </w:r>
      <w:ins w:id="115" w:author="James Lawson" w:date="2018-05-10T12:18:00Z">
        <w:r w:rsidR="003F2891">
          <w:fldChar w:fldCharType="end"/>
        </w:r>
        <w:commentRangeEnd w:id="113"/>
        <w:r w:rsidR="003F2891">
          <w:rPr>
            <w:rStyle w:val="CommentReference"/>
          </w:rPr>
          <w:commentReference w:id="113"/>
        </w:r>
        <w:r w:rsidR="003F2891">
          <w:t xml:space="preserve"> </w:t>
        </w:r>
      </w:ins>
      <w:del w:id="116" w:author="James Lawson" w:date="2018-05-10T12:18:00Z">
        <w:r w:rsidR="008A4445" w:rsidDel="003F2891">
          <w:delText>(Wright et al. 2001a,b, Scalon &amp; Wright 2017)</w:delText>
        </w:r>
      </w:del>
      <w:r w:rsidR="00EB41CA">
        <w:t xml:space="preserve"> has previously been </w:t>
      </w:r>
      <w:r w:rsidR="00540474">
        <w:t>supported</w:t>
      </w:r>
      <w:r w:rsidR="00EB41CA">
        <w:t xml:space="preserve"> via measurements of leaf-internal CO2 and of leaf total nitrogen (refs), but not by measurement of the specific proteins involved</w:t>
      </w:r>
      <w:r w:rsidR="00F55E4E">
        <w:t xml:space="preserve">. </w:t>
      </w:r>
    </w:p>
    <w:p w14:paraId="7170F542" w14:textId="4492B656" w:rsidR="00991E2E" w:rsidRPr="001017F5" w:rsidRDefault="00991E2E" w:rsidP="00B80330">
      <w:commentRangeStart w:id="117"/>
      <w:r>
        <w:t xml:space="preserve">Increasing </w:t>
      </w:r>
      <w:r w:rsidR="009B3559">
        <w:t>light independent reaction protein</w:t>
      </w:r>
      <w:r>
        <w:t xml:space="preserve"> per area mainly took the form of increasing leaf mass per area (</w:t>
      </w:r>
      <w:r w:rsidR="00B80330">
        <w:t>Fig. 3c-i</w:t>
      </w:r>
      <w:r>
        <w:t xml:space="preserve">), in other words there tended to be more mesophyll tissue under each unit of </w:t>
      </w:r>
      <w:r w:rsidR="00694F3D">
        <w:t xml:space="preserve">leaf area. Correspondingly, </w:t>
      </w:r>
      <w:r w:rsidR="009B3559">
        <w:t>light independent reaction</w:t>
      </w:r>
      <w:r w:rsidR="00882D32">
        <w:t xml:space="preserve"> </w:t>
      </w:r>
      <w:r w:rsidR="00694F3D">
        <w:t xml:space="preserve">cycle proteins did not increase as a fraction of total protein (Fig 3b-iii). This contrasts with the </w:t>
      </w:r>
      <w:r w:rsidR="00B07F72">
        <w:t xml:space="preserve">outcome in relation to </w:t>
      </w:r>
      <w:r w:rsidR="00882D32">
        <w:t>irradiance</w:t>
      </w:r>
      <w:r w:rsidR="00B07F72">
        <w:t xml:space="preserve">, where the ratio of </w:t>
      </w:r>
      <w:r w:rsidR="009B3559">
        <w:t>light independent reaction</w:t>
      </w:r>
      <w:r w:rsidR="00B07F72">
        <w:t xml:space="preserve"> to </w:t>
      </w:r>
      <w:r w:rsidR="009B3559">
        <w:t>light capture</w:t>
      </w:r>
      <w:r w:rsidR="00B07F72">
        <w:t xml:space="preserve"> adjusted</w:t>
      </w:r>
      <w:r w:rsidR="00B80330">
        <w:t>,</w:t>
      </w:r>
      <w:r w:rsidR="00B07F72">
        <w:t xml:space="preserve"> as expected from the coordination hypothesis. </w:t>
      </w:r>
      <w:commentRangeEnd w:id="117"/>
      <w:r w:rsidR="003E4903">
        <w:rPr>
          <w:rStyle w:val="CommentReference"/>
        </w:rPr>
        <w:commentReference w:id="117"/>
      </w:r>
    </w:p>
    <w:p w14:paraId="2AFFED1C" w14:textId="5F3A5160" w:rsidR="005D0B89" w:rsidRDefault="00BC2F9B" w:rsidP="00756E6F">
      <w:r>
        <w:t>The</w:t>
      </w:r>
      <w:r w:rsidRPr="006625AD">
        <w:t xml:space="preserve"> substantial </w:t>
      </w:r>
      <w:r>
        <w:t xml:space="preserve">scatter </w:t>
      </w:r>
      <w:r w:rsidR="00C32AF4">
        <w:t>in</w:t>
      </w:r>
      <w:r w:rsidRPr="006625AD">
        <w:t xml:space="preserve"> the </w:t>
      </w:r>
      <w:r w:rsidR="009B3559">
        <w:t>light independent reaction</w:t>
      </w:r>
      <w:r w:rsidRPr="006625AD">
        <w:t xml:space="preserve"> </w:t>
      </w:r>
      <w:r w:rsidRPr="006625AD">
        <w:rPr>
          <w:rFonts w:ascii="Helvetica" w:eastAsia="Helvetica" w:hAnsi="Helvetica" w:cs="Helvetica"/>
        </w:rPr>
        <w:t>– LMA relationship indicat</w:t>
      </w:r>
      <w:r>
        <w:t>e</w:t>
      </w:r>
      <w:r w:rsidR="00AA36EC">
        <w:t>d</w:t>
      </w:r>
      <w:r w:rsidRPr="006625AD">
        <w:t xml:space="preserve"> that LMA respond</w:t>
      </w:r>
      <w:r>
        <w:t>ed</w:t>
      </w:r>
      <w:r w:rsidRPr="006625AD">
        <w:t xml:space="preserve"> </w:t>
      </w:r>
      <w:r>
        <w:t>to</w:t>
      </w:r>
      <w:r w:rsidRPr="006625AD">
        <w:t xml:space="preserve"> </w:t>
      </w:r>
      <w:r>
        <w:t xml:space="preserve">other </w:t>
      </w:r>
      <w:r w:rsidRPr="006625AD">
        <w:t xml:space="preserve">requirements </w:t>
      </w:r>
      <w:r>
        <w:t>in addition to carboxylation</w:t>
      </w:r>
      <w:r w:rsidRPr="006625AD">
        <w:t xml:space="preserve"> capacity</w:t>
      </w:r>
      <w:r>
        <w:t>.</w:t>
      </w:r>
      <w:r w:rsidR="00E47372">
        <w:t xml:space="preserve"> </w:t>
      </w:r>
      <w:r w:rsidR="00F2099D">
        <w:t>Light reaction</w:t>
      </w:r>
      <w:r w:rsidR="00AA36EC">
        <w:t xml:space="preserve"> proteins per area did not increase with</w:t>
      </w:r>
      <w:r w:rsidR="00D8531D">
        <w:t xml:space="preserve"> LMA (Fig. 3c-ii), and </w:t>
      </w:r>
      <w:r w:rsidR="0094138C">
        <w:t xml:space="preserve">were more weakly correlated than </w:t>
      </w:r>
      <w:r w:rsidR="009B3559">
        <w:t>light independent reaction</w:t>
      </w:r>
      <w:r w:rsidR="0094138C">
        <w:t xml:space="preserve"> with total protein (R2). Correspondingly, light reaction as a fraction of total protein </w:t>
      </w:r>
      <w:r w:rsidR="002D67DB">
        <w:t xml:space="preserve">varied widely </w:t>
      </w:r>
      <w:r w:rsidR="000A581A">
        <w:t>(0.09-0.23, 2.6-fold</w:t>
      </w:r>
      <w:r w:rsidR="002D67DB">
        <w:t xml:space="preserve">, versus </w:t>
      </w:r>
      <w:r w:rsidR="00756E6F">
        <w:t xml:space="preserve">0.30-0.39 and 1.3-fold for </w:t>
      </w:r>
      <w:r w:rsidR="009B3559">
        <w:t>light independent reaction</w:t>
      </w:r>
      <w:r w:rsidR="00756E6F">
        <w:t xml:space="preserve"> fraction</w:t>
      </w:r>
      <w:r w:rsidR="00F50A55">
        <w:t>)</w:t>
      </w:r>
      <w:r w:rsidR="00756E6F">
        <w:t xml:space="preserve">. </w:t>
      </w:r>
    </w:p>
    <w:p w14:paraId="15FC23EF" w14:textId="295F73B3" w:rsidR="00BD1A5D" w:rsidRDefault="000D1681" w:rsidP="009B3559">
      <w:pPr>
        <w:rPr>
          <w:bCs/>
        </w:rPr>
      </w:pPr>
      <w:r>
        <w:t>I</w:t>
      </w:r>
      <w:r w:rsidR="005D0B89">
        <w:t xml:space="preserve">ncrease of </w:t>
      </w:r>
      <w:r w:rsidR="009B3559">
        <w:t>light independent reaction</w:t>
      </w:r>
      <w:r w:rsidR="00F91E6A">
        <w:t xml:space="preserve"> protein </w:t>
      </w:r>
      <w:r w:rsidR="005D0B89">
        <w:t xml:space="preserve">toward </w:t>
      </w:r>
      <w:r w:rsidR="00F91E6A">
        <w:t xml:space="preserve">low temperatures </w:t>
      </w:r>
      <w:r>
        <w:t xml:space="preserve">was </w:t>
      </w:r>
      <w:del w:id="118" w:author="James Lawson" w:date="2018-04-24T10:56:00Z">
        <w:r w:rsidR="00181E95" w:rsidDel="000042CF">
          <w:delText>a</w:delText>
        </w:r>
        <w:commentRangeStart w:id="119"/>
        <w:commentRangeStart w:id="120"/>
        <w:r w:rsidR="00181E95" w:rsidDel="000042CF">
          <w:delText xml:space="preserve">bout </w:delText>
        </w:r>
        <w:r w:rsidR="00180A47" w:rsidDel="000042CF">
          <w:delText>50</w:delText>
        </w:r>
      </w:del>
      <w:ins w:id="121" w:author="James Lawson" w:date="2018-04-24T10:56:00Z">
        <w:r w:rsidR="000042CF">
          <w:t>46</w:t>
        </w:r>
      </w:ins>
      <w:r w:rsidR="00180A47">
        <w:t xml:space="preserve">% over </w:t>
      </w:r>
      <w:del w:id="122" w:author="James Lawson" w:date="2018-04-24T10:56:00Z">
        <w:r w:rsidR="00180A47" w:rsidDel="000042CF">
          <w:delText xml:space="preserve">20 </w:delText>
        </w:r>
      </w:del>
      <w:ins w:id="123" w:author="James Lawson" w:date="2018-04-24T10:56:00Z">
        <w:r w:rsidR="000042CF">
          <w:t xml:space="preserve">22 </w:t>
        </w:r>
      </w:ins>
      <w:r w:rsidR="00180A47">
        <w:t xml:space="preserve">C, increase toward dry environments was </w:t>
      </w:r>
      <w:r w:rsidR="00630EF3">
        <w:t xml:space="preserve">somewhat </w:t>
      </w:r>
      <w:r w:rsidR="00180A47">
        <w:t>smaller</w:t>
      </w:r>
      <w:r w:rsidR="00D03C91">
        <w:t xml:space="preserve">, </w:t>
      </w:r>
      <w:del w:id="124" w:author="James Lawson" w:date="2018-04-24T11:00:00Z">
        <w:r w:rsidR="00D03C91" w:rsidDel="000042CF">
          <w:delText>20</w:delText>
        </w:r>
      </w:del>
      <w:ins w:id="125" w:author="James Lawson" w:date="2018-04-24T11:00:00Z">
        <w:r w:rsidR="000042CF">
          <w:t>37</w:t>
        </w:r>
      </w:ins>
      <w:r w:rsidR="00D03C91">
        <w:t>% over 4-fold range</w:t>
      </w:r>
      <w:commentRangeEnd w:id="119"/>
      <w:r w:rsidR="008B0DDE">
        <w:rPr>
          <w:rStyle w:val="CommentReference"/>
        </w:rPr>
        <w:commentReference w:id="119"/>
      </w:r>
      <w:commentRangeEnd w:id="120"/>
      <w:r w:rsidR="000042CF">
        <w:rPr>
          <w:rStyle w:val="CommentReference"/>
        </w:rPr>
        <w:commentReference w:id="120"/>
      </w:r>
      <w:r w:rsidR="00D03C91">
        <w:t xml:space="preserve"> of precipitation. </w:t>
      </w:r>
      <w:r w:rsidR="00C77BC4">
        <w:t xml:space="preserve">For </w:t>
      </w:r>
      <w:ins w:id="126" w:author="James Lawson" w:date="2018-04-24T11:03:00Z">
        <w:r w:rsidR="000042CF">
          <w:t xml:space="preserve">protein </w:t>
        </w:r>
      </w:ins>
      <w:r w:rsidR="00C77BC4">
        <w:t xml:space="preserve">amounts per leaf area, temperature and precipitation effects </w:t>
      </w:r>
      <w:r w:rsidR="008B0DDE">
        <w:t xml:space="preserve">were </w:t>
      </w:r>
      <w:r w:rsidR="004D7059">
        <w:t xml:space="preserve">simply </w:t>
      </w:r>
      <w:r w:rsidR="008B0DDE">
        <w:lastRenderedPageBreak/>
        <w:t xml:space="preserve">additive </w:t>
      </w:r>
      <w:commentRangeStart w:id="127"/>
      <w:commentRangeStart w:id="128"/>
      <w:r>
        <w:t xml:space="preserve">(Fig </w:t>
      </w:r>
      <w:proofErr w:type="spellStart"/>
      <w:r>
        <w:t>X</w:t>
      </w:r>
      <w:r w:rsidR="00C77BC4">
        <w:t>a</w:t>
      </w:r>
      <w:proofErr w:type="spellEnd"/>
      <w:r w:rsidR="00C77BC4">
        <w:t>, b</w:t>
      </w:r>
      <w:r>
        <w:t>)</w:t>
      </w:r>
      <w:commentRangeEnd w:id="127"/>
      <w:r>
        <w:rPr>
          <w:rStyle w:val="CommentReference"/>
        </w:rPr>
        <w:commentReference w:id="127"/>
      </w:r>
      <w:r>
        <w:t>.</w:t>
      </w:r>
      <w:commentRangeEnd w:id="128"/>
      <w:r w:rsidR="00C77BC4">
        <w:rPr>
          <w:rStyle w:val="CommentReference"/>
        </w:rPr>
        <w:commentReference w:id="128"/>
      </w:r>
      <w:r>
        <w:t xml:space="preserve"> </w:t>
      </w:r>
      <w:r w:rsidR="00C77BC4">
        <w:t xml:space="preserve"> </w:t>
      </w:r>
      <w:r w:rsidR="007E7EEE">
        <w:t>Beginning from the high-temp high-</w:t>
      </w:r>
      <w:proofErr w:type="spellStart"/>
      <w:r w:rsidR="007E7EEE">
        <w:t>precip</w:t>
      </w:r>
      <w:proofErr w:type="spellEnd"/>
      <w:r w:rsidR="007E7EEE">
        <w:t xml:space="preserve"> </w:t>
      </w:r>
      <w:r w:rsidR="00FA4767">
        <w:t xml:space="preserve">(upper right) </w:t>
      </w:r>
      <w:r w:rsidR="007E7EEE">
        <w:t>corner in Fig X, i</w:t>
      </w:r>
      <w:r w:rsidR="007E7EEE" w:rsidRPr="00FA4767">
        <w:t xml:space="preserve">ncreases in protein per leaf area toward lower temp and lower </w:t>
      </w:r>
      <w:proofErr w:type="spellStart"/>
      <w:r w:rsidR="007E7EEE" w:rsidRPr="00FA4767">
        <w:t>precip</w:t>
      </w:r>
      <w:proofErr w:type="spellEnd"/>
      <w:r w:rsidR="007E7EEE" w:rsidRPr="00FA4767">
        <w:t xml:space="preserve"> came about because of strong</w:t>
      </w:r>
      <w:r w:rsidR="00C77BC4" w:rsidRPr="00FA4767">
        <w:t xml:space="preserve"> increases in leaf mass per area </w:t>
      </w:r>
      <w:r w:rsidR="007E7EEE" w:rsidRPr="00FA4767">
        <w:t xml:space="preserve">in both those dimensions </w:t>
      </w:r>
      <w:r w:rsidR="00C77BC4" w:rsidRPr="00FA4767">
        <w:t xml:space="preserve">(Fig </w:t>
      </w:r>
      <w:proofErr w:type="spellStart"/>
      <w:r w:rsidR="00C77BC4" w:rsidRPr="00FA4767">
        <w:t>Xe</w:t>
      </w:r>
      <w:proofErr w:type="spellEnd"/>
      <w:r w:rsidR="007E7EEE" w:rsidRPr="00FA4767">
        <w:t>, f</w:t>
      </w:r>
      <w:r w:rsidR="00C77BC4" w:rsidRPr="00FA4767">
        <w:t>)</w:t>
      </w:r>
      <w:r w:rsidR="007E7EEE" w:rsidRPr="00FA4767">
        <w:t xml:space="preserve">. </w:t>
      </w:r>
      <w:r w:rsidR="003E4903" w:rsidRPr="00FA4767">
        <w:t>Concentrations</w:t>
      </w:r>
      <w:r w:rsidR="00C77BC4" w:rsidRPr="00FA4767">
        <w:t xml:space="preserve"> per leaf mass </w:t>
      </w:r>
      <w:r w:rsidR="007E7EEE" w:rsidRPr="00FA4767">
        <w:t xml:space="preserve">actually increased along both those dimensions </w:t>
      </w:r>
      <w:r w:rsidR="00FA4767">
        <w:t>(</w:t>
      </w:r>
      <w:r w:rsidR="007E7EEE" w:rsidRPr="00FA4767">
        <w:t xml:space="preserve">Fig </w:t>
      </w:r>
      <w:proofErr w:type="spellStart"/>
      <w:r w:rsidR="007E7EEE" w:rsidRPr="00FA4767">
        <w:t>Xc</w:t>
      </w:r>
      <w:proofErr w:type="spellEnd"/>
      <w:r w:rsidR="007E7EEE" w:rsidRPr="00FA4767">
        <w:t>, d), but this was outweighed by stronger increase</w:t>
      </w:r>
      <w:r w:rsidR="00FA4767">
        <w:t>s</w:t>
      </w:r>
      <w:r w:rsidR="007E7EEE" w:rsidRPr="00FA4767">
        <w:t xml:space="preserve"> in LMA. </w:t>
      </w:r>
      <w:commentRangeStart w:id="129"/>
      <w:r w:rsidR="007E7EEE" w:rsidRPr="00FA4767">
        <w:t xml:space="preserve">Across the diagonal from low temp high </w:t>
      </w:r>
      <w:proofErr w:type="spellStart"/>
      <w:r w:rsidR="007E7EEE" w:rsidRPr="00FA4767">
        <w:t>precip</w:t>
      </w:r>
      <w:proofErr w:type="spellEnd"/>
      <w:r w:rsidR="007E7EEE" w:rsidRPr="00FA4767">
        <w:t xml:space="preserve"> to high temp </w:t>
      </w:r>
      <w:r w:rsidR="003E4903" w:rsidRPr="00FA4767">
        <w:t xml:space="preserve">low </w:t>
      </w:r>
      <w:proofErr w:type="spellStart"/>
      <w:r w:rsidR="003E4903" w:rsidRPr="00FA4767">
        <w:t>precip</w:t>
      </w:r>
      <w:proofErr w:type="spellEnd"/>
      <w:r w:rsidR="003E4903" w:rsidRPr="00FA4767">
        <w:t xml:space="preserve"> </w:t>
      </w:r>
      <w:r w:rsidR="007E7EEE" w:rsidRPr="00FA4767">
        <w:t xml:space="preserve">(upper left to lower right in Fig X) protein amounts per area were unchanging, but </w:t>
      </w:r>
      <w:r w:rsidR="003E4903" w:rsidRPr="00FA4767">
        <w:t>the two contributors LMA and protein</w:t>
      </w:r>
      <w:r w:rsidR="00B11720">
        <w:t xml:space="preserve"> per mass were more complicated</w:t>
      </w:r>
      <w:r w:rsidR="003E4903" w:rsidRPr="00FA4767">
        <w:t>, with protein per mass lower at the extremes and intermediate in the centre, LMA higher at the extremes and intermediate in the centre.</w:t>
      </w:r>
      <w:r w:rsidR="003E4903">
        <w:rPr>
          <w:highlight w:val="yellow"/>
        </w:rPr>
        <w:t xml:space="preserve"> </w:t>
      </w:r>
      <w:commentRangeEnd w:id="129"/>
      <w:r w:rsidR="00F97FF8">
        <w:rPr>
          <w:rStyle w:val="CommentReference"/>
        </w:rPr>
        <w:commentReference w:id="129"/>
      </w:r>
    </w:p>
    <w:p w14:paraId="6D742124" w14:textId="0F17952C" w:rsidR="003817CD" w:rsidRDefault="001A394E" w:rsidP="00BD1A5D">
      <w:pPr>
        <w:rPr>
          <w:bCs/>
        </w:rPr>
      </w:pPr>
      <w:r>
        <w:rPr>
          <w:bCs/>
        </w:rPr>
        <w:t>T</w:t>
      </w:r>
      <w:r w:rsidR="003E4903">
        <w:rPr>
          <w:bCs/>
        </w:rPr>
        <w:t xml:space="preserve">he major working hypotheses </w:t>
      </w:r>
      <w:r>
        <w:rPr>
          <w:bCs/>
        </w:rPr>
        <w:t>invoked</w:t>
      </w:r>
      <w:r w:rsidR="003E4903">
        <w:rPr>
          <w:bCs/>
        </w:rPr>
        <w:t xml:space="preserve"> here</w:t>
      </w:r>
      <w:r w:rsidR="00FA4767">
        <w:rPr>
          <w:bCs/>
        </w:rPr>
        <w:t xml:space="preserve"> – coordination theory for the shift in ratio of light reaction to carboxylation with irradiance; least-cost theory for the increased carboxylation per leaf area in drier environments; and overall increase in total protein toward lower temperatures –</w:t>
      </w:r>
      <w:r>
        <w:rPr>
          <w:bCs/>
        </w:rPr>
        <w:t xml:space="preserve"> </w:t>
      </w:r>
      <w:r w:rsidR="00FA4767">
        <w:rPr>
          <w:bCs/>
        </w:rPr>
        <w:t xml:space="preserve">make predictions </w:t>
      </w:r>
      <w:r>
        <w:rPr>
          <w:bCs/>
        </w:rPr>
        <w:t xml:space="preserve">across the continent’s </w:t>
      </w:r>
      <w:proofErr w:type="spellStart"/>
      <w:r>
        <w:rPr>
          <w:bCs/>
        </w:rPr>
        <w:t>bioclimate</w:t>
      </w:r>
      <w:proofErr w:type="spellEnd"/>
      <w:r>
        <w:rPr>
          <w:bCs/>
        </w:rPr>
        <w:t xml:space="preserve"> space </w:t>
      </w:r>
      <w:r w:rsidR="003E4903">
        <w:rPr>
          <w:bCs/>
        </w:rPr>
        <w:t xml:space="preserve">about </w:t>
      </w:r>
      <w:r w:rsidR="00FA4767">
        <w:rPr>
          <w:bCs/>
        </w:rPr>
        <w:t>protein amounts relative to each other or per leaf area</w:t>
      </w:r>
      <w:r>
        <w:rPr>
          <w:bCs/>
        </w:rPr>
        <w:t>,</w:t>
      </w:r>
      <w:r w:rsidR="00FA4767">
        <w:rPr>
          <w:bCs/>
        </w:rPr>
        <w:t xml:space="preserve"> rather than per leaf mass. </w:t>
      </w:r>
      <w:r>
        <w:rPr>
          <w:bCs/>
        </w:rPr>
        <w:t>These working hypotheses are supported by the patterns observed.</w:t>
      </w:r>
    </w:p>
    <w:p w14:paraId="0153B7BE" w14:textId="1E6480A4" w:rsidR="00DC6EF7" w:rsidRDefault="003817CD" w:rsidP="00181AAD">
      <w:r>
        <w:rPr>
          <w:bCs/>
        </w:rPr>
        <w:t xml:space="preserve">Although this report has focused on major protein categories, the proteomic methods </w:t>
      </w:r>
      <w:r w:rsidR="00432E57">
        <w:rPr>
          <w:bCs/>
        </w:rPr>
        <w:t>assembled</w:t>
      </w:r>
      <w:r>
        <w:rPr>
          <w:bCs/>
        </w:rPr>
        <w:t xml:space="preserve"> here </w:t>
      </w:r>
      <w:r w:rsidR="00432E57">
        <w:rPr>
          <w:bCs/>
        </w:rPr>
        <w:t xml:space="preserve">[for the first time?] also quantify </w:t>
      </w:r>
      <w:r w:rsidR="006C1B6A">
        <w:rPr>
          <w:bCs/>
        </w:rPr>
        <w:t xml:space="preserve">more than </w:t>
      </w:r>
      <w:commentRangeStart w:id="130"/>
      <w:r w:rsidR="006C1B6A">
        <w:rPr>
          <w:bCs/>
        </w:rPr>
        <w:t xml:space="preserve">2000 </w:t>
      </w:r>
      <w:commentRangeEnd w:id="130"/>
      <w:r w:rsidR="00835267">
        <w:rPr>
          <w:rStyle w:val="CommentReference"/>
        </w:rPr>
        <w:commentReference w:id="130"/>
      </w:r>
      <w:r w:rsidR="00432E57">
        <w:rPr>
          <w:bCs/>
        </w:rPr>
        <w:t>individual proteins</w:t>
      </w:r>
      <w:r w:rsidR="006C1B6A">
        <w:rPr>
          <w:bCs/>
        </w:rPr>
        <w:t xml:space="preserve">. </w:t>
      </w:r>
      <w:commentRangeStart w:id="131"/>
      <w:r w:rsidR="00F50494">
        <w:rPr>
          <w:bCs/>
        </w:rPr>
        <w:t xml:space="preserve">For example in the correlation </w:t>
      </w:r>
      <w:proofErr w:type="spellStart"/>
      <w:r w:rsidR="00F50494">
        <w:rPr>
          <w:bCs/>
        </w:rPr>
        <w:t>heat</w:t>
      </w:r>
      <w:r w:rsidR="00623194">
        <w:rPr>
          <w:bCs/>
        </w:rPr>
        <w:t>map</w:t>
      </w:r>
      <w:proofErr w:type="spellEnd"/>
      <w:ins w:id="132" w:author="James Lawson" w:date="2018-04-24T11:06:00Z">
        <w:r w:rsidR="00835267">
          <w:rPr>
            <w:bCs/>
          </w:rPr>
          <w:t xml:space="preserve"> (</w:t>
        </w:r>
      </w:ins>
      <w:r w:rsidR="00F50494">
        <w:rPr>
          <w:bCs/>
        </w:rPr>
        <w:t>Fig X</w:t>
      </w:r>
      <w:ins w:id="133" w:author="James Lawson" w:date="2018-04-24T11:06:00Z">
        <w:r w:rsidR="00835267">
          <w:rPr>
            <w:bCs/>
          </w:rPr>
          <w:t>)</w:t>
        </w:r>
      </w:ins>
      <w:r w:rsidR="00087AC2">
        <w:rPr>
          <w:bCs/>
        </w:rPr>
        <w:t>,</w:t>
      </w:r>
      <w:r w:rsidR="00F50494">
        <w:rPr>
          <w:bCs/>
        </w:rPr>
        <w:t xml:space="preserve"> isoprene synthase </w:t>
      </w:r>
      <w:r w:rsidR="0046565F">
        <w:rPr>
          <w:bCs/>
        </w:rPr>
        <w:t xml:space="preserve">and rubisco </w:t>
      </w:r>
      <w:proofErr w:type="spellStart"/>
      <w:r w:rsidR="0046565F">
        <w:rPr>
          <w:bCs/>
        </w:rPr>
        <w:t>activase</w:t>
      </w:r>
      <w:proofErr w:type="spellEnd"/>
      <w:r w:rsidR="0046565F">
        <w:rPr>
          <w:bCs/>
        </w:rPr>
        <w:t xml:space="preserve"> appear</w:t>
      </w:r>
      <w:r w:rsidR="00087AC2">
        <w:rPr>
          <w:bCs/>
        </w:rPr>
        <w:t xml:space="preserve"> as well as broader categories. </w:t>
      </w:r>
      <w:commentRangeEnd w:id="131"/>
      <w:r w:rsidR="00F50A55">
        <w:rPr>
          <w:rStyle w:val="CommentReference"/>
        </w:rPr>
        <w:commentReference w:id="131"/>
      </w:r>
      <w:r w:rsidR="00DC6EF7">
        <w:t xml:space="preserve">We believe this study </w:t>
      </w:r>
      <w:r w:rsidR="00F34CAE">
        <w:t>will prefigure</w:t>
      </w:r>
      <w:r w:rsidR="00DC6EF7">
        <w:t xml:space="preserve"> widespread use of one-pass protein quantification to study </w:t>
      </w:r>
      <w:r w:rsidR="00DD2B37">
        <w:t xml:space="preserve">the </w:t>
      </w:r>
      <w:r w:rsidR="00DC6EF7">
        <w:t>ecolog</w:t>
      </w:r>
      <w:r w:rsidR="00DD2B37">
        <w:t>y of</w:t>
      </w:r>
      <w:r w:rsidR="00DC6EF7">
        <w:t xml:space="preserve"> </w:t>
      </w:r>
      <w:r w:rsidR="00087AC2">
        <w:t xml:space="preserve">specific </w:t>
      </w:r>
      <w:r w:rsidR="00DC6EF7">
        <w:t xml:space="preserve">proteins, both those </w:t>
      </w:r>
      <w:r w:rsidR="00087AC2">
        <w:t xml:space="preserve">that underpin </w:t>
      </w:r>
      <w:r w:rsidR="00DC6EF7">
        <w:t xml:space="preserve">well-understood </w:t>
      </w:r>
      <w:r w:rsidR="00087AC2">
        <w:t xml:space="preserve">processes </w:t>
      </w:r>
      <w:r w:rsidR="00DC6EF7">
        <w:t xml:space="preserve">and those where function </w:t>
      </w:r>
      <w:r w:rsidR="00087AC2">
        <w:t xml:space="preserve">is not yet clear. </w:t>
      </w:r>
    </w:p>
    <w:p w14:paraId="14BBBD24" w14:textId="14860F6D" w:rsidR="00DC6EF7" w:rsidRDefault="00DC6EF7">
      <w:pPr>
        <w:rPr>
          <w:ins w:id="134" w:author="James Lawson" w:date="2018-05-10T12:19:00Z"/>
        </w:rPr>
      </w:pPr>
    </w:p>
    <w:p w14:paraId="760A9207" w14:textId="38F9E5D0" w:rsidR="00AF0313" w:rsidRDefault="00AF0313">
      <w:pPr>
        <w:rPr>
          <w:ins w:id="135" w:author="James Lawson" w:date="2018-05-10T12:19:00Z"/>
        </w:rPr>
      </w:pPr>
      <w:ins w:id="136" w:author="James Lawson" w:date="2018-05-10T12:19:00Z">
        <w:r>
          <w:t>References</w:t>
        </w:r>
      </w:ins>
    </w:p>
    <w:p w14:paraId="6549C8ED" w14:textId="6126E4A9"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ins w:id="137" w:author="James Lawson" w:date="2018-05-10T12:19:00Z">
        <w:r>
          <w:fldChar w:fldCharType="begin" w:fldLock="1"/>
        </w:r>
        <w:r>
          <w:instrText xml:space="preserve">ADDIN Mendeley Bibliography CSL_BIBLIOGRAPHY </w:instrText>
        </w:r>
      </w:ins>
      <w:r>
        <w:fldChar w:fldCharType="separate"/>
      </w:r>
      <w:r w:rsidRPr="00AF0313">
        <w:rPr>
          <w:rFonts w:ascii="Calibri" w:hAnsi="Calibri" w:cs="Calibri"/>
          <w:noProof/>
          <w:szCs w:val="24"/>
        </w:rPr>
        <w:t xml:space="preserve">Catt, J. W., &amp; Millard, P. (1988). The Measurement of Ribulose 1, 5-bisphosphate Carboxylase/Oxygenase Concentration in the Leaves of Potato Plants by Enzyme Linked Immunosorbtion Assays. </w:t>
      </w:r>
      <w:r w:rsidRPr="00AF0313">
        <w:rPr>
          <w:rFonts w:ascii="Calibri" w:hAnsi="Calibri" w:cs="Calibri"/>
          <w:i/>
          <w:iCs/>
          <w:noProof/>
          <w:szCs w:val="24"/>
        </w:rPr>
        <w:t>Journal of Experimental Botany</w:t>
      </w:r>
      <w:r w:rsidRPr="00AF0313">
        <w:rPr>
          <w:rFonts w:ascii="Calibri" w:hAnsi="Calibri" w:cs="Calibri"/>
          <w:noProof/>
          <w:szCs w:val="24"/>
        </w:rPr>
        <w:t xml:space="preserve">, </w:t>
      </w:r>
      <w:r w:rsidRPr="00AF0313">
        <w:rPr>
          <w:rFonts w:ascii="Calibri" w:hAnsi="Calibri" w:cs="Calibri"/>
          <w:i/>
          <w:iCs/>
          <w:noProof/>
          <w:szCs w:val="24"/>
        </w:rPr>
        <w:t>39</w:t>
      </w:r>
      <w:r w:rsidRPr="00AF0313">
        <w:rPr>
          <w:rFonts w:ascii="Calibri" w:hAnsi="Calibri" w:cs="Calibri"/>
          <w:noProof/>
          <w:szCs w:val="24"/>
        </w:rPr>
        <w:t>(March 2009), 157–164. doi:10.1093/jxb/39.2.157</w:t>
      </w:r>
    </w:p>
    <w:p w14:paraId="5AAE1F69"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Chen, J., Reynolds, J. F., Harley, P. C., &amp; Tenhunen, J. D. (2009). Coordination Theory of Leaf Nitrogen Distribution in a Canopy. </w:t>
      </w:r>
      <w:r w:rsidRPr="00AF0313">
        <w:rPr>
          <w:rFonts w:ascii="Calibri" w:hAnsi="Calibri" w:cs="Calibri"/>
          <w:i/>
          <w:iCs/>
          <w:noProof/>
          <w:szCs w:val="24"/>
        </w:rPr>
        <w:t>Ecology</w:t>
      </w:r>
      <w:r w:rsidRPr="00AF0313">
        <w:rPr>
          <w:rFonts w:ascii="Calibri" w:hAnsi="Calibri" w:cs="Calibri"/>
          <w:noProof/>
          <w:szCs w:val="24"/>
        </w:rPr>
        <w:t xml:space="preserve">, </w:t>
      </w:r>
      <w:r w:rsidRPr="00AF0313">
        <w:rPr>
          <w:rFonts w:ascii="Calibri" w:hAnsi="Calibri" w:cs="Calibri"/>
          <w:i/>
          <w:iCs/>
          <w:noProof/>
          <w:szCs w:val="24"/>
        </w:rPr>
        <w:t>93</w:t>
      </w:r>
      <w:r w:rsidRPr="00AF0313">
        <w:rPr>
          <w:rFonts w:ascii="Calibri" w:hAnsi="Calibri" w:cs="Calibri"/>
          <w:noProof/>
          <w:szCs w:val="24"/>
        </w:rPr>
        <w:t>(1), 63–69.</w:t>
      </w:r>
    </w:p>
    <w:p w14:paraId="64F7EDE3"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Cornwell, W. K., Cornelissen, J. H. C., Amatangelo, K., Dorrepaal, E., Eviner, V. T., Godoy, O., … Westoby, M. (2008). Plant species traits are the predominant control on litter decomposition rates within biomes worldwide. </w:t>
      </w:r>
      <w:r w:rsidRPr="00AF0313">
        <w:rPr>
          <w:rFonts w:ascii="Calibri" w:hAnsi="Calibri" w:cs="Calibri"/>
          <w:i/>
          <w:iCs/>
          <w:noProof/>
          <w:szCs w:val="24"/>
        </w:rPr>
        <w:t>Ecology Letters</w:t>
      </w:r>
      <w:r w:rsidRPr="00AF0313">
        <w:rPr>
          <w:rFonts w:ascii="Calibri" w:hAnsi="Calibri" w:cs="Calibri"/>
          <w:noProof/>
          <w:szCs w:val="24"/>
        </w:rPr>
        <w:t xml:space="preserve">, </w:t>
      </w:r>
      <w:r w:rsidRPr="00AF0313">
        <w:rPr>
          <w:rFonts w:ascii="Calibri" w:hAnsi="Calibri" w:cs="Calibri"/>
          <w:i/>
          <w:iCs/>
          <w:noProof/>
          <w:szCs w:val="24"/>
        </w:rPr>
        <w:t>11</w:t>
      </w:r>
      <w:r w:rsidRPr="00AF0313">
        <w:rPr>
          <w:rFonts w:ascii="Calibri" w:hAnsi="Calibri" w:cs="Calibri"/>
          <w:noProof/>
          <w:szCs w:val="24"/>
        </w:rPr>
        <w:t>(10), 1065–1071. doi:10.1111/j.1461-0248.2008.01219.x</w:t>
      </w:r>
    </w:p>
    <w:p w14:paraId="166E0924"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Evans, J. R., &amp; Poorter, H. (2001). Photosynthetic acclimation of plants to growth irradiance: The relative importance of specific leaf area and nitrogen partitioning in maximizing carbon gain. </w:t>
      </w:r>
      <w:r w:rsidRPr="00AF0313">
        <w:rPr>
          <w:rFonts w:ascii="Calibri" w:hAnsi="Calibri" w:cs="Calibri"/>
          <w:i/>
          <w:iCs/>
          <w:noProof/>
          <w:szCs w:val="24"/>
        </w:rPr>
        <w:t>Plant, Cell and Environment</w:t>
      </w:r>
      <w:r w:rsidRPr="00AF0313">
        <w:rPr>
          <w:rFonts w:ascii="Calibri" w:hAnsi="Calibri" w:cs="Calibri"/>
          <w:noProof/>
          <w:szCs w:val="24"/>
        </w:rPr>
        <w:t xml:space="preserve">, </w:t>
      </w:r>
      <w:r w:rsidRPr="00AF0313">
        <w:rPr>
          <w:rFonts w:ascii="Calibri" w:hAnsi="Calibri" w:cs="Calibri"/>
          <w:i/>
          <w:iCs/>
          <w:noProof/>
          <w:szCs w:val="24"/>
        </w:rPr>
        <w:t>24</w:t>
      </w:r>
      <w:r w:rsidRPr="00AF0313">
        <w:rPr>
          <w:rFonts w:ascii="Calibri" w:hAnsi="Calibri" w:cs="Calibri"/>
          <w:noProof/>
          <w:szCs w:val="24"/>
        </w:rPr>
        <w:t>(8), 755–767. doi:10.1046/j.1365-3040.2001.00724.x</w:t>
      </w:r>
    </w:p>
    <w:p w14:paraId="16615E3B"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Evans, J. R., &amp; Seeman, J. R. (1989). The allocation of protein nitrogen in the photosynthetic apparatus: costs, consequences, and control. </w:t>
      </w:r>
      <w:r w:rsidRPr="00AF0313">
        <w:rPr>
          <w:rFonts w:ascii="Calibri" w:hAnsi="Calibri" w:cs="Calibri"/>
          <w:i/>
          <w:iCs/>
          <w:noProof/>
          <w:szCs w:val="24"/>
        </w:rPr>
        <w:t>Photosynthesis</w:t>
      </w:r>
      <w:r w:rsidRPr="00AF0313">
        <w:rPr>
          <w:rFonts w:ascii="Calibri" w:hAnsi="Calibri" w:cs="Calibri"/>
          <w:noProof/>
          <w:szCs w:val="24"/>
        </w:rPr>
        <w:t>, (January), 183–205.</w:t>
      </w:r>
    </w:p>
    <w:p w14:paraId="3068C118"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Farquhar, G. D., von Caemmerer, S., &amp; Berry, J. A. (1980). A biochemical model of photosynthetic CO2 assimilation in leaves of C3 species. </w:t>
      </w:r>
      <w:r w:rsidRPr="00AF0313">
        <w:rPr>
          <w:rFonts w:ascii="Calibri" w:hAnsi="Calibri" w:cs="Calibri"/>
          <w:i/>
          <w:iCs/>
          <w:noProof/>
          <w:szCs w:val="24"/>
        </w:rPr>
        <w:t>Planta</w:t>
      </w:r>
      <w:r w:rsidRPr="00AF0313">
        <w:rPr>
          <w:rFonts w:ascii="Calibri" w:hAnsi="Calibri" w:cs="Calibri"/>
          <w:noProof/>
          <w:szCs w:val="24"/>
        </w:rPr>
        <w:t xml:space="preserve">, </w:t>
      </w:r>
      <w:r w:rsidRPr="00AF0313">
        <w:rPr>
          <w:rFonts w:ascii="Calibri" w:hAnsi="Calibri" w:cs="Calibri"/>
          <w:i/>
          <w:iCs/>
          <w:noProof/>
          <w:szCs w:val="24"/>
        </w:rPr>
        <w:t>149</w:t>
      </w:r>
      <w:r w:rsidRPr="00AF0313">
        <w:rPr>
          <w:rFonts w:ascii="Calibri" w:hAnsi="Calibri" w:cs="Calibri"/>
          <w:noProof/>
          <w:szCs w:val="24"/>
        </w:rPr>
        <w:t>(1), 78–90. doi:10.1007/BF00386231</w:t>
      </w:r>
    </w:p>
    <w:p w14:paraId="3DC49062"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Farquhar, G. D., von Caemmerer S, &amp; Berry, J. A. (2001). Models of photosynthesis. </w:t>
      </w:r>
      <w:r w:rsidRPr="00AF0313">
        <w:rPr>
          <w:rFonts w:ascii="Calibri" w:hAnsi="Calibri" w:cs="Calibri"/>
          <w:i/>
          <w:iCs/>
          <w:noProof/>
          <w:szCs w:val="24"/>
        </w:rPr>
        <w:t>Plant Physiology</w:t>
      </w:r>
      <w:r w:rsidRPr="00AF0313">
        <w:rPr>
          <w:rFonts w:ascii="Calibri" w:hAnsi="Calibri" w:cs="Calibri"/>
          <w:noProof/>
          <w:szCs w:val="24"/>
        </w:rPr>
        <w:t xml:space="preserve">, </w:t>
      </w:r>
      <w:r w:rsidRPr="00AF0313">
        <w:rPr>
          <w:rFonts w:ascii="Calibri" w:hAnsi="Calibri" w:cs="Calibri"/>
          <w:i/>
          <w:iCs/>
          <w:noProof/>
          <w:szCs w:val="24"/>
        </w:rPr>
        <w:t>125</w:t>
      </w:r>
      <w:r w:rsidRPr="00AF0313">
        <w:rPr>
          <w:rFonts w:ascii="Calibri" w:hAnsi="Calibri" w:cs="Calibri"/>
          <w:noProof/>
          <w:szCs w:val="24"/>
        </w:rPr>
        <w:t>(1), 42–45. doi:10.1104/pp.125.1.42</w:t>
      </w:r>
    </w:p>
    <w:p w14:paraId="38E3D133"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Haxeltine, A., &amp; Prentice, I. C. (1996). A General Model for the Light-Use Efficiency of Primary Production. </w:t>
      </w:r>
      <w:r w:rsidRPr="00AF0313">
        <w:rPr>
          <w:rFonts w:ascii="Calibri" w:hAnsi="Calibri" w:cs="Calibri"/>
          <w:i/>
          <w:iCs/>
          <w:noProof/>
          <w:szCs w:val="24"/>
        </w:rPr>
        <w:t>Functional Ecology</w:t>
      </w:r>
      <w:r w:rsidRPr="00AF0313">
        <w:rPr>
          <w:rFonts w:ascii="Calibri" w:hAnsi="Calibri" w:cs="Calibri"/>
          <w:noProof/>
          <w:szCs w:val="24"/>
        </w:rPr>
        <w:t xml:space="preserve">, </w:t>
      </w:r>
      <w:r w:rsidRPr="00AF0313">
        <w:rPr>
          <w:rFonts w:ascii="Calibri" w:hAnsi="Calibri" w:cs="Calibri"/>
          <w:i/>
          <w:iCs/>
          <w:noProof/>
          <w:szCs w:val="24"/>
        </w:rPr>
        <w:t>10</w:t>
      </w:r>
      <w:r w:rsidRPr="00AF0313">
        <w:rPr>
          <w:rFonts w:ascii="Calibri" w:hAnsi="Calibri" w:cs="Calibri"/>
          <w:noProof/>
          <w:szCs w:val="24"/>
        </w:rPr>
        <w:t>(5), 551–561. doi:10.2307/2390165</w:t>
      </w:r>
    </w:p>
    <w:p w14:paraId="16DD63F4"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lastRenderedPageBreak/>
        <w:t xml:space="preserve">Hikosaka, K., Hanba, Y. T., Hirose, T., &amp; Terashima, I. (1998). Photosynthetic nitrogen-use efficiency in leaves of woody and herbaceous species. </w:t>
      </w:r>
      <w:r w:rsidRPr="00AF0313">
        <w:rPr>
          <w:rFonts w:ascii="Calibri" w:hAnsi="Calibri" w:cs="Calibri"/>
          <w:i/>
          <w:iCs/>
          <w:noProof/>
          <w:szCs w:val="24"/>
        </w:rPr>
        <w:t>Functional Ecology</w:t>
      </w:r>
      <w:r w:rsidRPr="00AF0313">
        <w:rPr>
          <w:rFonts w:ascii="Calibri" w:hAnsi="Calibri" w:cs="Calibri"/>
          <w:noProof/>
          <w:szCs w:val="24"/>
        </w:rPr>
        <w:t xml:space="preserve">, </w:t>
      </w:r>
      <w:r w:rsidRPr="00AF0313">
        <w:rPr>
          <w:rFonts w:ascii="Calibri" w:hAnsi="Calibri" w:cs="Calibri"/>
          <w:i/>
          <w:iCs/>
          <w:noProof/>
          <w:szCs w:val="24"/>
        </w:rPr>
        <w:t>12</w:t>
      </w:r>
      <w:r w:rsidRPr="00AF0313">
        <w:rPr>
          <w:rFonts w:ascii="Calibri" w:hAnsi="Calibri" w:cs="Calibri"/>
          <w:noProof/>
          <w:szCs w:val="24"/>
        </w:rPr>
        <w:t>, 896–905.</w:t>
      </w:r>
    </w:p>
    <w:p w14:paraId="465033A0"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Hikosaka, K., Ishikawa, K., Borjigidai, A., Muller, O., &amp; Onoda, Y. (2006). Temperature acclimation of photosynthesis: mechanisms involved in the changes in temperature dependence of photosynthetic rate. </w:t>
      </w:r>
      <w:r w:rsidRPr="00AF0313">
        <w:rPr>
          <w:rFonts w:ascii="Calibri" w:hAnsi="Calibri" w:cs="Calibri"/>
          <w:i/>
          <w:iCs/>
          <w:noProof/>
          <w:szCs w:val="24"/>
        </w:rPr>
        <w:t>Journal of Experimental Botany</w:t>
      </w:r>
      <w:r w:rsidRPr="00AF0313">
        <w:rPr>
          <w:rFonts w:ascii="Calibri" w:hAnsi="Calibri" w:cs="Calibri"/>
          <w:noProof/>
          <w:szCs w:val="24"/>
        </w:rPr>
        <w:t xml:space="preserve">, </w:t>
      </w:r>
      <w:r w:rsidRPr="00AF0313">
        <w:rPr>
          <w:rFonts w:ascii="Calibri" w:hAnsi="Calibri" w:cs="Calibri"/>
          <w:i/>
          <w:iCs/>
          <w:noProof/>
          <w:szCs w:val="24"/>
        </w:rPr>
        <w:t>57</w:t>
      </w:r>
      <w:r w:rsidRPr="00AF0313">
        <w:rPr>
          <w:rFonts w:ascii="Calibri" w:hAnsi="Calibri" w:cs="Calibri"/>
          <w:noProof/>
          <w:szCs w:val="24"/>
        </w:rPr>
        <w:t>(2 SPEC. ISS.), 291–302. doi:10.1093/jxb/erj049</w:t>
      </w:r>
    </w:p>
    <w:p w14:paraId="0DD94C82"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Kattge, J., Knorr, W., Raddatz, T., &amp; Wirth, C. (2009). Quantifying photosynthetic capacity and its relationship to leaf nitrogen content for global-scale terrestrial biosphere models. </w:t>
      </w:r>
      <w:r w:rsidRPr="00AF0313">
        <w:rPr>
          <w:rFonts w:ascii="Calibri" w:hAnsi="Calibri" w:cs="Calibri"/>
          <w:i/>
          <w:iCs/>
          <w:noProof/>
          <w:szCs w:val="24"/>
        </w:rPr>
        <w:t>Global Change Biology</w:t>
      </w:r>
      <w:r w:rsidRPr="00AF0313">
        <w:rPr>
          <w:rFonts w:ascii="Calibri" w:hAnsi="Calibri" w:cs="Calibri"/>
          <w:noProof/>
          <w:szCs w:val="24"/>
        </w:rPr>
        <w:t xml:space="preserve">, </w:t>
      </w:r>
      <w:r w:rsidRPr="00AF0313">
        <w:rPr>
          <w:rFonts w:ascii="Calibri" w:hAnsi="Calibri" w:cs="Calibri"/>
          <w:i/>
          <w:iCs/>
          <w:noProof/>
          <w:szCs w:val="24"/>
        </w:rPr>
        <w:t>15</w:t>
      </w:r>
      <w:r w:rsidRPr="00AF0313">
        <w:rPr>
          <w:rFonts w:ascii="Calibri" w:hAnsi="Calibri" w:cs="Calibri"/>
          <w:noProof/>
          <w:szCs w:val="24"/>
        </w:rPr>
        <w:t>(4), 976–991. doi:10.1111/j.1365-2486.2008.01744.x</w:t>
      </w:r>
    </w:p>
    <w:p w14:paraId="6458C05C"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Maire, V., Martre, P., Kattge, J., Gastal, F., Esser, G., Fontaine, S., &amp; Soussana, J. F. (2012). The coordination of leaf photosynthesis links C and N fluxes in C3 plant species. </w:t>
      </w:r>
      <w:r w:rsidRPr="00AF0313">
        <w:rPr>
          <w:rFonts w:ascii="Calibri" w:hAnsi="Calibri" w:cs="Calibri"/>
          <w:i/>
          <w:iCs/>
          <w:noProof/>
          <w:szCs w:val="24"/>
        </w:rPr>
        <w:t>PLoS ONE</w:t>
      </w:r>
      <w:r w:rsidRPr="00AF0313">
        <w:rPr>
          <w:rFonts w:ascii="Calibri" w:hAnsi="Calibri" w:cs="Calibri"/>
          <w:noProof/>
          <w:szCs w:val="24"/>
        </w:rPr>
        <w:t xml:space="preserve">, </w:t>
      </w:r>
      <w:r w:rsidRPr="00AF0313">
        <w:rPr>
          <w:rFonts w:ascii="Calibri" w:hAnsi="Calibri" w:cs="Calibri"/>
          <w:i/>
          <w:iCs/>
          <w:noProof/>
          <w:szCs w:val="24"/>
        </w:rPr>
        <w:t>7</w:t>
      </w:r>
      <w:r w:rsidRPr="00AF0313">
        <w:rPr>
          <w:rFonts w:ascii="Calibri" w:hAnsi="Calibri" w:cs="Calibri"/>
          <w:noProof/>
          <w:szCs w:val="24"/>
        </w:rPr>
        <w:t>(6), 1–15. doi:10.1371/journal.pone.0038345</w:t>
      </w:r>
    </w:p>
    <w:p w14:paraId="3BD87EE9"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Niinemets, Ü. (2007). Photosynthesis and resource distribution through plant canopies. </w:t>
      </w:r>
      <w:r w:rsidRPr="00AF0313">
        <w:rPr>
          <w:rFonts w:ascii="Calibri" w:hAnsi="Calibri" w:cs="Calibri"/>
          <w:i/>
          <w:iCs/>
          <w:noProof/>
          <w:szCs w:val="24"/>
        </w:rPr>
        <w:t>Plant, Cell and Environment</w:t>
      </w:r>
      <w:r w:rsidRPr="00AF0313">
        <w:rPr>
          <w:rFonts w:ascii="Calibri" w:hAnsi="Calibri" w:cs="Calibri"/>
          <w:noProof/>
          <w:szCs w:val="24"/>
        </w:rPr>
        <w:t>. doi:10.1111/j.1365-3040.2007.01683.x</w:t>
      </w:r>
    </w:p>
    <w:p w14:paraId="7B89834A"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Niinemets, U., &amp; Tenhunen, J. D. (1997). A model separating leaf structural and physiological effects on carbon gain along light gradients for the shade-tolerant species Acer saccharum. </w:t>
      </w:r>
      <w:r w:rsidRPr="00AF0313">
        <w:rPr>
          <w:rFonts w:ascii="Calibri" w:hAnsi="Calibri" w:cs="Calibri"/>
          <w:i/>
          <w:iCs/>
          <w:noProof/>
          <w:szCs w:val="24"/>
        </w:rPr>
        <w:t>Plant, Cell and Environment</w:t>
      </w:r>
      <w:r w:rsidRPr="00AF0313">
        <w:rPr>
          <w:rFonts w:ascii="Calibri" w:hAnsi="Calibri" w:cs="Calibri"/>
          <w:noProof/>
          <w:szCs w:val="24"/>
        </w:rPr>
        <w:t xml:space="preserve">, </w:t>
      </w:r>
      <w:r w:rsidRPr="00AF0313">
        <w:rPr>
          <w:rFonts w:ascii="Calibri" w:hAnsi="Calibri" w:cs="Calibri"/>
          <w:i/>
          <w:iCs/>
          <w:noProof/>
          <w:szCs w:val="24"/>
        </w:rPr>
        <w:t>20</w:t>
      </w:r>
      <w:r w:rsidRPr="00AF0313">
        <w:rPr>
          <w:rFonts w:ascii="Calibri" w:hAnsi="Calibri" w:cs="Calibri"/>
          <w:noProof/>
          <w:szCs w:val="24"/>
        </w:rPr>
        <w:t>(7), 845–866. doi:10.1046/j.1365-3040.1997.d01-133.x</w:t>
      </w:r>
    </w:p>
    <w:p w14:paraId="657E9522"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Raven, J. A., &amp; Geider, R. J. (1988). Temperature and algal growth. </w:t>
      </w:r>
      <w:r w:rsidRPr="00AF0313">
        <w:rPr>
          <w:rFonts w:ascii="Calibri" w:hAnsi="Calibri" w:cs="Calibri"/>
          <w:i/>
          <w:iCs/>
          <w:noProof/>
          <w:szCs w:val="24"/>
        </w:rPr>
        <w:t>New Phytologist</w:t>
      </w:r>
      <w:r w:rsidRPr="00AF0313">
        <w:rPr>
          <w:rFonts w:ascii="Calibri" w:hAnsi="Calibri" w:cs="Calibri"/>
          <w:noProof/>
          <w:szCs w:val="24"/>
        </w:rPr>
        <w:t xml:space="preserve">, </w:t>
      </w:r>
      <w:r w:rsidRPr="00AF0313">
        <w:rPr>
          <w:rFonts w:ascii="Calibri" w:hAnsi="Calibri" w:cs="Calibri"/>
          <w:i/>
          <w:iCs/>
          <w:noProof/>
          <w:szCs w:val="24"/>
        </w:rPr>
        <w:t>110</w:t>
      </w:r>
      <w:r w:rsidRPr="00AF0313">
        <w:rPr>
          <w:rFonts w:ascii="Calibri" w:hAnsi="Calibri" w:cs="Calibri"/>
          <w:noProof/>
          <w:szCs w:val="24"/>
        </w:rPr>
        <w:t>(4), 441–461. doi:10.1111/j.1469-8137.1988.tb00282.x</w:t>
      </w:r>
    </w:p>
    <w:p w14:paraId="442C1EE1"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Van Bodegom, P. M., Douma, J. C., Witte, J. P. M., Ordoñez, J. C., Bartholomeus, R. P., &amp; Aerts, R. (2012). Going beyond limitations of plant functional types when predicting global ecosystem-atmosphere fluxes: Exploring the merits of traits-based approaches. </w:t>
      </w:r>
      <w:r w:rsidRPr="00AF0313">
        <w:rPr>
          <w:rFonts w:ascii="Calibri" w:hAnsi="Calibri" w:cs="Calibri"/>
          <w:i/>
          <w:iCs/>
          <w:noProof/>
          <w:szCs w:val="24"/>
        </w:rPr>
        <w:t>Global Ecology and Biogeography</w:t>
      </w:r>
      <w:r w:rsidRPr="00AF0313">
        <w:rPr>
          <w:rFonts w:ascii="Calibri" w:hAnsi="Calibri" w:cs="Calibri"/>
          <w:noProof/>
          <w:szCs w:val="24"/>
        </w:rPr>
        <w:t xml:space="preserve">, </w:t>
      </w:r>
      <w:r w:rsidRPr="00AF0313">
        <w:rPr>
          <w:rFonts w:ascii="Calibri" w:hAnsi="Calibri" w:cs="Calibri"/>
          <w:i/>
          <w:iCs/>
          <w:noProof/>
          <w:szCs w:val="24"/>
        </w:rPr>
        <w:t>21</w:t>
      </w:r>
      <w:r w:rsidRPr="00AF0313">
        <w:rPr>
          <w:rFonts w:ascii="Calibri" w:hAnsi="Calibri" w:cs="Calibri"/>
          <w:noProof/>
          <w:szCs w:val="24"/>
        </w:rPr>
        <w:t>(6), 625–636. doi:10.1111/j.1466-8238.2011.00717.x</w:t>
      </w:r>
    </w:p>
    <w:p w14:paraId="6BA97C4C"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szCs w:val="24"/>
        </w:rPr>
      </w:pPr>
      <w:r w:rsidRPr="00AF0313">
        <w:rPr>
          <w:rFonts w:ascii="Calibri" w:hAnsi="Calibri" w:cs="Calibri"/>
          <w:noProof/>
          <w:szCs w:val="24"/>
        </w:rPr>
        <w:t xml:space="preserve">Wright, I. J., Reich, P. B., &amp; Westoby, M. (2001). Strategy-shifts in leaf physiology, structure and nutrient content between species of high and low rainfall, and high and low nutrient habitats. </w:t>
      </w:r>
      <w:r w:rsidRPr="00AF0313">
        <w:rPr>
          <w:rFonts w:ascii="Calibri" w:hAnsi="Calibri" w:cs="Calibri"/>
          <w:i/>
          <w:iCs/>
          <w:noProof/>
          <w:szCs w:val="24"/>
        </w:rPr>
        <w:t>Functional Ecology</w:t>
      </w:r>
      <w:r w:rsidRPr="00AF0313">
        <w:rPr>
          <w:rFonts w:ascii="Calibri" w:hAnsi="Calibri" w:cs="Calibri"/>
          <w:noProof/>
          <w:szCs w:val="24"/>
        </w:rPr>
        <w:t xml:space="preserve">, </w:t>
      </w:r>
      <w:r w:rsidRPr="00AF0313">
        <w:rPr>
          <w:rFonts w:ascii="Calibri" w:hAnsi="Calibri" w:cs="Calibri"/>
          <w:i/>
          <w:iCs/>
          <w:noProof/>
          <w:szCs w:val="24"/>
        </w:rPr>
        <w:t>15</w:t>
      </w:r>
      <w:r w:rsidRPr="00AF0313">
        <w:rPr>
          <w:rFonts w:ascii="Calibri" w:hAnsi="Calibri" w:cs="Calibri"/>
          <w:noProof/>
          <w:szCs w:val="24"/>
        </w:rPr>
        <w:t>, 423–434. doi:10.1046/j.0269-8463.2001.00542.x</w:t>
      </w:r>
    </w:p>
    <w:p w14:paraId="6012524A" w14:textId="77777777" w:rsidR="00AF0313" w:rsidRPr="00AF0313" w:rsidRDefault="00AF0313" w:rsidP="00AF0313">
      <w:pPr>
        <w:widowControl w:val="0"/>
        <w:autoSpaceDE w:val="0"/>
        <w:autoSpaceDN w:val="0"/>
        <w:adjustRightInd w:val="0"/>
        <w:spacing w:line="240" w:lineRule="auto"/>
        <w:ind w:left="480" w:hanging="480"/>
        <w:rPr>
          <w:rFonts w:ascii="Calibri" w:hAnsi="Calibri" w:cs="Calibri"/>
          <w:noProof/>
        </w:rPr>
      </w:pPr>
      <w:r w:rsidRPr="00AF0313">
        <w:rPr>
          <w:rFonts w:ascii="Calibri" w:hAnsi="Calibri" w:cs="Calibri"/>
          <w:noProof/>
          <w:szCs w:val="24"/>
        </w:rPr>
        <w:t xml:space="preserve">Wright, I. J., Reich, P. B., Westoby, M., Ackerly, D. D., Baruch, Z., Bongers, F., … Gulias, J. (2004). The worldwide leaf economics spectrum. </w:t>
      </w:r>
      <w:r w:rsidRPr="00AF0313">
        <w:rPr>
          <w:rFonts w:ascii="Calibri" w:hAnsi="Calibri" w:cs="Calibri"/>
          <w:i/>
          <w:iCs/>
          <w:noProof/>
          <w:szCs w:val="24"/>
        </w:rPr>
        <w:t>Nature</w:t>
      </w:r>
      <w:r w:rsidRPr="00AF0313">
        <w:rPr>
          <w:rFonts w:ascii="Calibri" w:hAnsi="Calibri" w:cs="Calibri"/>
          <w:noProof/>
          <w:szCs w:val="24"/>
        </w:rPr>
        <w:t xml:space="preserve">, </w:t>
      </w:r>
      <w:r w:rsidRPr="00AF0313">
        <w:rPr>
          <w:rFonts w:ascii="Calibri" w:hAnsi="Calibri" w:cs="Calibri"/>
          <w:i/>
          <w:iCs/>
          <w:noProof/>
          <w:szCs w:val="24"/>
        </w:rPr>
        <w:t>428</w:t>
      </w:r>
      <w:r w:rsidRPr="00AF0313">
        <w:rPr>
          <w:rFonts w:ascii="Calibri" w:hAnsi="Calibri" w:cs="Calibri"/>
          <w:noProof/>
          <w:szCs w:val="24"/>
        </w:rPr>
        <w:t>, 821–827.</w:t>
      </w:r>
    </w:p>
    <w:p w14:paraId="65F23EA4" w14:textId="24AECE23" w:rsidR="00AF0313" w:rsidRDefault="00AF0313">
      <w:pPr>
        <w:rPr>
          <w:ins w:id="138" w:author="James Lawson" w:date="2018-05-08T15:11:00Z"/>
        </w:rPr>
      </w:pPr>
      <w:ins w:id="139" w:author="James Lawson" w:date="2018-05-10T12:19:00Z">
        <w:r>
          <w:fldChar w:fldCharType="end"/>
        </w:r>
      </w:ins>
      <w:bookmarkStart w:id="140" w:name="_GoBack"/>
      <w:bookmarkEnd w:id="140"/>
    </w:p>
    <w:p w14:paraId="6E0EF841" w14:textId="77777777" w:rsidR="00D64BAD" w:rsidRPr="00FB7FF3" w:rsidRDefault="00D64BAD"/>
    <w:sectPr w:rsidR="00D64BAD" w:rsidRPr="00FB7FF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k Westoby" w:date="2017-11-24T08:35:00Z" w:initials="MW">
    <w:p w14:paraId="3B14A1C5" w14:textId="15930CA7" w:rsidR="00075C1E" w:rsidRDefault="00075C1E">
      <w:pPr>
        <w:pStyle w:val="CommentText"/>
      </w:pPr>
      <w:r>
        <w:rPr>
          <w:rStyle w:val="CommentReference"/>
        </w:rPr>
        <w:annotationRef/>
      </w:r>
      <w:r>
        <w:t xml:space="preserve">The </w:t>
      </w:r>
      <w:r>
        <w:rPr>
          <w:rFonts w:ascii="Helvetica" w:eastAsia="Helvetica" w:hAnsi="Helvetica" w:cs="Helvetica"/>
        </w:rPr>
        <w:t>“</w:t>
      </w:r>
      <w:r>
        <w:t>makes sense</w:t>
      </w:r>
      <w:r>
        <w:rPr>
          <w:rFonts w:ascii="Helvetica" w:eastAsia="Helvetica" w:hAnsi="Helvetica" w:cs="Helvetica"/>
        </w:rPr>
        <w:t>”</w:t>
      </w:r>
      <w:r>
        <w:t xml:space="preserve"> conclusion sort of embedded in these results</w:t>
      </w:r>
    </w:p>
  </w:comment>
  <w:comment w:id="3" w:author="Mark Westoby" w:date="2017-11-23T12:11:00Z" w:initials="MW">
    <w:p w14:paraId="130C03EE" w14:textId="586004ED" w:rsidR="008C05FC" w:rsidRDefault="008C05FC">
      <w:pPr>
        <w:pStyle w:val="CommentText"/>
      </w:pPr>
      <w:r>
        <w:rPr>
          <w:rStyle w:val="CommentReference"/>
        </w:rPr>
        <w:annotationRef/>
      </w:r>
      <w:r>
        <w:t xml:space="preserve">How are we handling refs? </w:t>
      </w:r>
      <w:proofErr w:type="spellStart"/>
      <w:r>
        <w:t>Zotero</w:t>
      </w:r>
      <w:proofErr w:type="spellEnd"/>
      <w:r>
        <w:t>? Endnote? Whose library?</w:t>
      </w:r>
    </w:p>
  </w:comment>
  <w:comment w:id="32" w:author="James Lawson" w:date="2018-04-12T14:33:00Z" w:initials="JL">
    <w:p w14:paraId="53DEFB12" w14:textId="693D38A3" w:rsidR="00077A05" w:rsidRDefault="00077A05">
      <w:pPr>
        <w:pStyle w:val="CommentText"/>
      </w:pPr>
      <w:r>
        <w:rPr>
          <w:rStyle w:val="CommentReference"/>
        </w:rPr>
        <w:annotationRef/>
      </w:r>
      <w:r>
        <w:t>Need to dig out these papers and compile the fig.</w:t>
      </w:r>
    </w:p>
  </w:comment>
  <w:comment w:id="33" w:author="Mark Westoby" w:date="2018-03-14T17:07:00Z" w:initials="MW">
    <w:p w14:paraId="38255CDE" w14:textId="56D7D68D" w:rsidR="002C06F6" w:rsidRDefault="002C06F6">
      <w:pPr>
        <w:pStyle w:val="CommentText"/>
      </w:pPr>
      <w:r>
        <w:rPr>
          <w:rStyle w:val="CommentReference"/>
        </w:rPr>
        <w:annotationRef/>
      </w:r>
      <w:r>
        <w:t xml:space="preserve">OK so this is proposed text to go with the heat map. Adjustments needed to that map include (a) specify protein per leaf area (b) remove </w:t>
      </w:r>
      <w:r w:rsidR="00B40DA8">
        <w:t xml:space="preserve">traits where we wouldn’t feel comfortable for others to try to analyse the data – includes chlorophyll and Amax as I understand it? (c) move </w:t>
      </w:r>
      <w:proofErr w:type="spellStart"/>
      <w:r w:rsidR="00B40DA8">
        <w:t>Narea</w:t>
      </w:r>
      <w:proofErr w:type="spellEnd"/>
      <w:r w:rsidR="00B40DA8">
        <w:t xml:space="preserve"> up to be just under total protein</w:t>
      </w:r>
    </w:p>
  </w:comment>
  <w:comment w:id="34" w:author="James Lawson" w:date="2018-04-12T14:34:00Z" w:initials="JL">
    <w:p w14:paraId="6CB2C591" w14:textId="10248EE8" w:rsidR="00077A05" w:rsidRDefault="00077A05">
      <w:pPr>
        <w:pStyle w:val="CommentText"/>
      </w:pPr>
      <w:r>
        <w:rPr>
          <w:rStyle w:val="CommentReference"/>
        </w:rPr>
        <w:annotationRef/>
      </w:r>
      <w:r>
        <w:t>Looks good, have changed it to say ‘mostly correlated’ as isoprene synthase was not correlated with other protein amounts.</w:t>
      </w:r>
    </w:p>
    <w:p w14:paraId="658B1912" w14:textId="244DA99F" w:rsidR="00835267" w:rsidRDefault="00835267">
      <w:pPr>
        <w:pStyle w:val="CommentText"/>
      </w:pPr>
    </w:p>
    <w:p w14:paraId="527109AF" w14:textId="3D279FDB" w:rsidR="00835267" w:rsidRDefault="00835267">
      <w:pPr>
        <w:pStyle w:val="CommentText"/>
      </w:pPr>
      <w:r>
        <w:t xml:space="preserve">Have updated the </w:t>
      </w:r>
      <w:proofErr w:type="spellStart"/>
      <w:r>
        <w:t>heatmap</w:t>
      </w:r>
      <w:proofErr w:type="spellEnd"/>
      <w:r>
        <w:t>.</w:t>
      </w:r>
    </w:p>
  </w:comment>
  <w:comment w:id="72" w:author="Mark Westoby" w:date="2018-02-15T15:55:00Z" w:initials="MW">
    <w:p w14:paraId="16130953" w14:textId="432901F2" w:rsidR="009B3559" w:rsidRDefault="009B3559">
      <w:pPr>
        <w:pStyle w:val="CommentText"/>
      </w:pPr>
      <w:r>
        <w:rPr>
          <w:rStyle w:val="CommentReference"/>
        </w:rPr>
        <w:annotationRef/>
      </w:r>
      <w:r>
        <w:t>I feel it’s actually more expressive to say carbon-fixing or carboxylation, but I understand the problem that not all the enzymes are doing that – might it work to say “carboxylation and associated” or something along those lines?</w:t>
      </w:r>
    </w:p>
  </w:comment>
  <w:comment w:id="77" w:author="Mark Westoby" w:date="2017-11-24T12:14:00Z" w:initials="MW">
    <w:p w14:paraId="71EB4474" w14:textId="35DFEB94" w:rsidR="003432D8" w:rsidRDefault="003432D8">
      <w:pPr>
        <w:pStyle w:val="CommentText"/>
      </w:pPr>
      <w:r>
        <w:rPr>
          <w:rStyle w:val="CommentReference"/>
        </w:rPr>
        <w:annotationRef/>
      </w:r>
      <w:r>
        <w:t>Possibly a sentence could be cut or made shorter</w:t>
      </w:r>
    </w:p>
  </w:comment>
  <w:comment w:id="90" w:author="James Lawson" w:date="2017-12-05T19:06:00Z" w:initials="JL">
    <w:p w14:paraId="522B568C" w14:textId="01A2D50E" w:rsidR="004F4758" w:rsidRDefault="004F4758">
      <w:pPr>
        <w:pStyle w:val="CommentText"/>
      </w:pPr>
      <w:r>
        <w:rPr>
          <w:rStyle w:val="CommentReference"/>
        </w:rPr>
        <w:annotationRef/>
      </w:r>
      <w:r>
        <w:t>MW (deleted accidentally): Important to decide whether we</w:t>
      </w:r>
      <w:r>
        <w:rPr>
          <w:rFonts w:ascii="Helvetica" w:eastAsia="Helvetica" w:hAnsi="Helvetica" w:cs="Helvetica"/>
        </w:rPr>
        <w:t>’</w:t>
      </w:r>
      <w:r>
        <w:t>re saying this is a theoretical prediction (which we</w:t>
      </w:r>
      <w:r>
        <w:rPr>
          <w:rFonts w:ascii="Helvetica" w:eastAsia="Helvetica" w:hAnsi="Helvetica" w:cs="Helvetica"/>
        </w:rPr>
        <w:t>’</w:t>
      </w:r>
      <w:r>
        <w:t>re here confirming) versus whether we</w:t>
      </w:r>
      <w:r>
        <w:rPr>
          <w:rFonts w:ascii="Helvetica" w:eastAsia="Helvetica" w:hAnsi="Helvetica" w:cs="Helvetica"/>
        </w:rPr>
        <w:t>’</w:t>
      </w:r>
      <w:r>
        <w:t>re saying there is evidence for it (in which case what exactly is fresh about our confirmation?)</w:t>
      </w:r>
    </w:p>
  </w:comment>
  <w:comment w:id="91" w:author="James Lawson" w:date="2017-12-05T19:08:00Z" w:initials="JL">
    <w:p w14:paraId="58DEA94D" w14:textId="03C2E3B2" w:rsidR="007E5A1A" w:rsidRDefault="007E5A1A">
      <w:pPr>
        <w:pStyle w:val="CommentText"/>
      </w:pPr>
      <w:r>
        <w:rPr>
          <w:rStyle w:val="CommentReference"/>
        </w:rPr>
        <w:annotationRef/>
      </w:r>
      <w:r>
        <w:t xml:space="preserve">I need to reread some of the literature to confirm but as I understand it, there have been plenty of laboratory studies on this, but little comparative studies on wild populations. I.e. in line with what we’ve said previously. </w:t>
      </w:r>
      <w:r w:rsidR="00882D32">
        <w:br/>
      </w:r>
      <w:r w:rsidR="00882D32">
        <w:br/>
      </w:r>
      <w:r>
        <w:t>Refs</w:t>
      </w:r>
      <w:r w:rsidR="00882D32">
        <w:t xml:space="preserve"> have been suggested by Ian for this, including:</w:t>
      </w:r>
      <w:r>
        <w:t xml:space="preserve"> Ning Dong &amp; Ian’s paper ‘Leaf nitrogen from first principles: field evidence for adaptive variation with climate’ and also </w:t>
      </w:r>
      <w:r w:rsidR="00882D32">
        <w:t xml:space="preserve">perhaps </w:t>
      </w:r>
      <w:proofErr w:type="spellStart"/>
      <w:r w:rsidR="00882D32">
        <w:t>Ghimire</w:t>
      </w:r>
      <w:proofErr w:type="spellEnd"/>
      <w:r w:rsidR="00882D32">
        <w:t xml:space="preserve"> et al. ‘A global trait-based approach to estimate leaf nitrogen functional allocation from observations’ (Ian was also on this).</w:t>
      </w:r>
      <w:r>
        <w:t xml:space="preserve"> </w:t>
      </w:r>
    </w:p>
  </w:comment>
  <w:comment w:id="97" w:author="Mark Westoby" w:date="2017-11-24T13:04:00Z" w:initials="MW">
    <w:p w14:paraId="57EDC22D" w14:textId="48D7A8E6" w:rsidR="00416EB4" w:rsidRDefault="00416EB4">
      <w:pPr>
        <w:pStyle w:val="CommentText"/>
      </w:pPr>
      <w:r>
        <w:rPr>
          <w:rStyle w:val="CommentReference"/>
        </w:rPr>
        <w:annotationRef/>
      </w:r>
      <w:r>
        <w:t xml:space="preserve">Hereabouts could potentially comment </w:t>
      </w:r>
      <w:r w:rsidR="004454EC">
        <w:t>about PS2 being expected to be less responsive to temp, so shouldn</w:t>
      </w:r>
      <w:r w:rsidR="004454EC">
        <w:rPr>
          <w:rFonts w:ascii="Helvetica" w:eastAsia="Helvetica" w:hAnsi="Helvetica" w:cs="Helvetica"/>
        </w:rPr>
        <w:t>’</w:t>
      </w:r>
      <w:r w:rsidR="004454EC">
        <w:t xml:space="preserve">t ratio of PS2 to CC be lower at low temp? </w:t>
      </w:r>
      <w:r w:rsidR="004454EC">
        <w:rPr>
          <w:rFonts w:ascii="Helvetica" w:eastAsia="Helvetica" w:hAnsi="Helvetica" w:cs="Helvetica"/>
        </w:rPr>
        <w:t>–</w:t>
      </w:r>
      <w:r w:rsidR="004454EC">
        <w:t xml:space="preserve"> but actually it isn</w:t>
      </w:r>
      <w:r w:rsidR="004454EC">
        <w:rPr>
          <w:rFonts w:ascii="Helvetica" w:eastAsia="Helvetica" w:hAnsi="Helvetica" w:cs="Helvetica"/>
        </w:rPr>
        <w:t>’</w:t>
      </w:r>
      <w:r w:rsidR="004454EC">
        <w:t xml:space="preserve">t, interpretation of this </w:t>
      </w:r>
      <w:proofErr w:type="spellStart"/>
      <w:r w:rsidR="004454EC">
        <w:t>etc</w:t>
      </w:r>
      <w:proofErr w:type="spellEnd"/>
    </w:p>
  </w:comment>
  <w:comment w:id="98" w:author="James Lawson" w:date="2017-12-05T19:17:00Z" w:initials="JL">
    <w:p w14:paraId="10C290C2" w14:textId="521A0809" w:rsidR="00882D32" w:rsidRDefault="00882D32">
      <w:pPr>
        <w:pStyle w:val="CommentText"/>
      </w:pPr>
      <w:r>
        <w:rPr>
          <w:rStyle w:val="CommentReference"/>
        </w:rPr>
        <w:annotationRef/>
      </w:r>
      <w:r>
        <w:t>Will leave this for now</w:t>
      </w:r>
    </w:p>
  </w:comment>
  <w:comment w:id="113" w:author="James Lawson" w:date="2018-05-10T12:18:00Z" w:initials="JL">
    <w:p w14:paraId="07AAAA3D" w14:textId="2DFE3DDA" w:rsidR="003F2891" w:rsidRDefault="003F2891">
      <w:pPr>
        <w:pStyle w:val="CommentText"/>
      </w:pPr>
      <w:r>
        <w:rPr>
          <w:rStyle w:val="CommentReference"/>
        </w:rPr>
        <w:annotationRef/>
      </w:r>
      <w:r>
        <w:rPr>
          <w:rStyle w:val="CommentReference"/>
        </w:rPr>
        <w:t>Need another ref for this?</w:t>
      </w:r>
    </w:p>
  </w:comment>
  <w:comment w:id="117" w:author="Mark Westoby" w:date="2018-02-15T17:04:00Z" w:initials="MW">
    <w:p w14:paraId="1909CBD3" w14:textId="3DBC55F7" w:rsidR="003E4903" w:rsidRDefault="003E4903">
      <w:pPr>
        <w:pStyle w:val="CommentText"/>
      </w:pPr>
      <w:r>
        <w:rPr>
          <w:rStyle w:val="CommentReference"/>
        </w:rPr>
        <w:annotationRef/>
      </w:r>
      <w:r>
        <w:t>Consider whether this can somehow be integrated with material two paras down</w:t>
      </w:r>
    </w:p>
  </w:comment>
  <w:comment w:id="119" w:author="Mark Westoby" w:date="2017-11-24T22:00:00Z" w:initials="MW">
    <w:p w14:paraId="2D56FB93" w14:textId="60C92C68" w:rsidR="008B0DDE" w:rsidRDefault="008B0DDE">
      <w:pPr>
        <w:pStyle w:val="CommentText"/>
      </w:pPr>
      <w:r>
        <w:rPr>
          <w:rStyle w:val="CommentReference"/>
        </w:rPr>
        <w:annotationRef/>
      </w:r>
      <w:r>
        <w:t>These number to be calculated more exactly from slopes in the models</w:t>
      </w:r>
    </w:p>
    <w:p w14:paraId="20B97C1B" w14:textId="6FBD6727" w:rsidR="005415D9" w:rsidRDefault="005E6BA9">
      <w:pPr>
        <w:pStyle w:val="CommentText"/>
      </w:pPr>
      <w:r>
        <w:t xml:space="preserve">For light-independent </w:t>
      </w:r>
      <w:r w:rsidR="005415D9">
        <w:t xml:space="preserve">Slopes are </w:t>
      </w:r>
      <w:r>
        <w:rPr>
          <w:rFonts w:ascii="Calibri" w:hAnsi="Calibri" w:cs="Calibri"/>
          <w:color w:val="000000"/>
          <w:sz w:val="37"/>
          <w:szCs w:val="37"/>
        </w:rPr>
        <w:t xml:space="preserve">-0.0712276 on log10 </w:t>
      </w:r>
      <w:proofErr w:type="spellStart"/>
      <w:r>
        <w:rPr>
          <w:rFonts w:ascii="Calibri" w:hAnsi="Calibri" w:cs="Calibri"/>
          <w:color w:val="000000"/>
          <w:sz w:val="37"/>
          <w:szCs w:val="37"/>
        </w:rPr>
        <w:t>precip</w:t>
      </w:r>
      <w:proofErr w:type="spellEnd"/>
      <w:r>
        <w:rPr>
          <w:rFonts w:ascii="Calibri" w:hAnsi="Calibri" w:cs="Calibri"/>
          <w:color w:val="000000"/>
          <w:sz w:val="37"/>
          <w:szCs w:val="37"/>
        </w:rPr>
        <w:t xml:space="preserve">, -0.0003274 on temp. But doesn’t seem like this can be right? – the temp coefficient </w:t>
      </w:r>
      <w:r w:rsidR="00B9393D">
        <w:rPr>
          <w:rFonts w:ascii="Calibri" w:hAnsi="Calibri" w:cs="Calibri"/>
          <w:color w:val="000000"/>
          <w:sz w:val="37"/>
          <w:szCs w:val="37"/>
        </w:rPr>
        <w:t xml:space="preserve">for example </w:t>
      </w:r>
      <w:r>
        <w:rPr>
          <w:rFonts w:ascii="Calibri" w:hAnsi="Calibri" w:cs="Calibri"/>
          <w:color w:val="000000"/>
          <w:sz w:val="37"/>
          <w:szCs w:val="37"/>
        </w:rPr>
        <w:t xml:space="preserve">translates into 0.3% increase in protein with 10 </w:t>
      </w:r>
      <w:proofErr w:type="spellStart"/>
      <w:r>
        <w:rPr>
          <w:rFonts w:ascii="Calibri" w:hAnsi="Calibri" w:cs="Calibri"/>
          <w:color w:val="000000"/>
          <w:sz w:val="37"/>
          <w:szCs w:val="37"/>
        </w:rPr>
        <w:t>deg</w:t>
      </w:r>
      <w:proofErr w:type="spellEnd"/>
      <w:r>
        <w:rPr>
          <w:rFonts w:ascii="Calibri" w:hAnsi="Calibri" w:cs="Calibri"/>
          <w:color w:val="000000"/>
          <w:sz w:val="37"/>
          <w:szCs w:val="37"/>
        </w:rPr>
        <w:t xml:space="preserve"> drop in temp </w:t>
      </w:r>
    </w:p>
  </w:comment>
  <w:comment w:id="120" w:author="James Lawson" w:date="2018-04-24T11:02:00Z" w:initials="JL">
    <w:p w14:paraId="56C133CF" w14:textId="10A7CB07" w:rsidR="000042CF" w:rsidRDefault="000042CF">
      <w:pPr>
        <w:pStyle w:val="CommentText"/>
      </w:pPr>
      <w:r>
        <w:rPr>
          <w:rStyle w:val="CommentReference"/>
        </w:rPr>
        <w:annotationRef/>
      </w:r>
      <w:r>
        <w:t>The numbers I’ve added here are calculated from the model coefficients. Not sure where the numbers in your comment come from Mark?</w:t>
      </w:r>
    </w:p>
  </w:comment>
  <w:comment w:id="127" w:author="Mark Westoby" w:date="2017-11-24T21:35:00Z" w:initials="MW">
    <w:p w14:paraId="7B769ACE" w14:textId="50E8BE2D" w:rsidR="000D1681" w:rsidRDefault="000D1681">
      <w:pPr>
        <w:pStyle w:val="CommentText"/>
      </w:pPr>
      <w:r>
        <w:rPr>
          <w:rStyle w:val="CommentReference"/>
        </w:rPr>
        <w:annotationRef/>
      </w:r>
      <w:r>
        <w:t xml:space="preserve">Test showing absence of interaction in fig legend or in a table </w:t>
      </w:r>
      <w:proofErr w:type="spellStart"/>
      <w:r>
        <w:t>somehwere</w:t>
      </w:r>
      <w:proofErr w:type="spellEnd"/>
    </w:p>
  </w:comment>
  <w:comment w:id="128" w:author="Mark Westoby" w:date="2018-02-15T16:06:00Z" w:initials="MW">
    <w:p w14:paraId="63A317A0" w14:textId="1100A90A" w:rsidR="00C77BC4" w:rsidRDefault="00C77BC4">
      <w:pPr>
        <w:pStyle w:val="CommentText"/>
      </w:pPr>
      <w:r>
        <w:rPr>
          <w:rStyle w:val="CommentReference"/>
        </w:rPr>
        <w:annotationRef/>
      </w:r>
      <w:r>
        <w:t>If we decide to include total protein here – otherwise the Fig would just have the three panels</w:t>
      </w:r>
      <w:r w:rsidR="003E4903">
        <w:t xml:space="preserve">. </w:t>
      </w:r>
      <w:r w:rsidR="001A394E">
        <w:t>A</w:t>
      </w:r>
      <w:r w:rsidR="003E4903">
        <w:t xml:space="preserve">lso </w:t>
      </w:r>
      <w:r w:rsidR="001A394E">
        <w:t xml:space="preserve">if we mention LMA before protein per mass (as in this current version), then we’d reverse the sequence in the Fig also </w:t>
      </w:r>
    </w:p>
  </w:comment>
  <w:comment w:id="129" w:author="Mark Westoby" w:date="2018-02-15T17:35:00Z" w:initials="MW">
    <w:p w14:paraId="2FFB4EDA" w14:textId="28509A19" w:rsidR="00F97FF8" w:rsidRDefault="00F97FF8">
      <w:pPr>
        <w:pStyle w:val="CommentText"/>
      </w:pPr>
      <w:r>
        <w:rPr>
          <w:rStyle w:val="CommentReference"/>
        </w:rPr>
        <w:annotationRef/>
      </w:r>
      <w:r>
        <w:t xml:space="preserve">I still </w:t>
      </w:r>
      <w:r w:rsidR="00B11720">
        <w:t xml:space="preserve">feel </w:t>
      </w:r>
      <w:r>
        <w:t>some reservations about getting into this, because I don’t know what it means biologically</w:t>
      </w:r>
      <w:r w:rsidR="00B11720">
        <w:t xml:space="preserve">, and it </w:t>
      </w:r>
      <w:r>
        <w:t xml:space="preserve">has the effect of </w:t>
      </w:r>
      <w:r w:rsidR="00B11720">
        <w:t>complicating the main message</w:t>
      </w:r>
      <w:r>
        <w:t xml:space="preserve"> </w:t>
      </w:r>
    </w:p>
  </w:comment>
  <w:comment w:id="130" w:author="James Lawson" w:date="2018-04-24T11:10:00Z" w:initials="JL">
    <w:p w14:paraId="3E0051B8" w14:textId="624C86C3" w:rsidR="00835267" w:rsidRDefault="00835267">
      <w:pPr>
        <w:pStyle w:val="CommentText"/>
      </w:pPr>
      <w:r>
        <w:rPr>
          <w:rStyle w:val="CommentReference"/>
        </w:rPr>
        <w:annotationRef/>
      </w:r>
      <w:r>
        <w:t>We identified 2500+ proteins, but how many can we say we accurately quantified?</w:t>
      </w:r>
    </w:p>
  </w:comment>
  <w:comment w:id="131" w:author="Mark Westoby" w:date="2017-11-25T10:00:00Z" w:initials="MW">
    <w:p w14:paraId="007B41DC" w14:textId="33313D35" w:rsidR="00F50A55" w:rsidRDefault="00F50A55">
      <w:pPr>
        <w:pStyle w:val="CommentText"/>
      </w:pPr>
      <w:r>
        <w:rPr>
          <w:rStyle w:val="CommentReference"/>
        </w:rPr>
        <w:annotationRef/>
      </w:r>
      <w:r>
        <w:t xml:space="preserve">hereabout we could alternatively use </w:t>
      </w:r>
      <w:r w:rsidR="00FF010E">
        <w:t>the material about ratios and activities if you wanted to includ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14A1C5" w15:done="0"/>
  <w15:commentEx w15:paraId="130C03EE" w15:done="0"/>
  <w15:commentEx w15:paraId="53DEFB12" w15:done="0"/>
  <w15:commentEx w15:paraId="38255CDE" w15:done="0"/>
  <w15:commentEx w15:paraId="527109AF" w15:paraIdParent="38255CDE" w15:done="0"/>
  <w15:commentEx w15:paraId="16130953" w15:done="0"/>
  <w15:commentEx w15:paraId="71EB4474" w15:done="0"/>
  <w15:commentEx w15:paraId="522B568C" w15:done="0"/>
  <w15:commentEx w15:paraId="58DEA94D" w15:paraIdParent="522B568C" w15:done="0"/>
  <w15:commentEx w15:paraId="57EDC22D" w15:done="0"/>
  <w15:commentEx w15:paraId="10C290C2" w15:paraIdParent="57EDC22D" w15:done="0"/>
  <w15:commentEx w15:paraId="07AAAA3D" w15:done="0"/>
  <w15:commentEx w15:paraId="1909CBD3" w15:done="0"/>
  <w15:commentEx w15:paraId="20B97C1B" w15:done="0"/>
  <w15:commentEx w15:paraId="56C133CF" w15:paraIdParent="20B97C1B" w15:done="0"/>
  <w15:commentEx w15:paraId="7B769ACE" w15:done="0"/>
  <w15:commentEx w15:paraId="63A317A0" w15:done="0"/>
  <w15:commentEx w15:paraId="2FFB4EDA" w15:done="0"/>
  <w15:commentEx w15:paraId="3E0051B8" w15:done="0"/>
  <w15:commentEx w15:paraId="007B41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4A1C5" w16cid:durableId="1E2EC5B4"/>
  <w16cid:commentId w16cid:paraId="130C03EE" w16cid:durableId="1E2EC5B7"/>
  <w16cid:commentId w16cid:paraId="66258760" w16cid:durableId="1E2EC5B8"/>
  <w16cid:commentId w16cid:paraId="38255CDE" w16cid:durableId="1E53D538"/>
  <w16cid:commentId w16cid:paraId="16130953" w16cid:durableId="1E302BE1"/>
  <w16cid:commentId w16cid:paraId="71EB4474" w16cid:durableId="1E2EC5BB"/>
  <w16cid:commentId w16cid:paraId="522B568C" w16cid:durableId="1E2EC5BC"/>
  <w16cid:commentId w16cid:paraId="58DEA94D" w16cid:durableId="1E2EC5BD"/>
  <w16cid:commentId w16cid:paraId="57EDC22D" w16cid:durableId="1E2EC5C0"/>
  <w16cid:commentId w16cid:paraId="10C290C2" w16cid:durableId="1E2EC5C1"/>
  <w16cid:commentId w16cid:paraId="21B347AD" w16cid:durableId="1E2EC5C4"/>
  <w16cid:commentId w16cid:paraId="1909CBD3" w16cid:durableId="1E303C03"/>
  <w16cid:commentId w16cid:paraId="20B97C1B" w16cid:durableId="1E2EC5C6"/>
  <w16cid:commentId w16cid:paraId="7B769ACE" w16cid:durableId="1E2EC5C7"/>
  <w16cid:commentId w16cid:paraId="63A317A0" w16cid:durableId="1E302E94"/>
  <w16cid:commentId w16cid:paraId="2FFB4EDA" w16cid:durableId="1E304347"/>
  <w16cid:commentId w16cid:paraId="007B41DC" w16cid:durableId="1E2EC5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2F23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1F66480"/>
    <w:multiLevelType w:val="hybridMultilevel"/>
    <w:tmpl w:val="C9205D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k Westoby">
    <w15:presenceInfo w15:providerId="None" w15:userId="Mark Westoby"/>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1DC"/>
    <w:rsid w:val="00002746"/>
    <w:rsid w:val="000042CF"/>
    <w:rsid w:val="00012305"/>
    <w:rsid w:val="00014FD2"/>
    <w:rsid w:val="00037640"/>
    <w:rsid w:val="00040E46"/>
    <w:rsid w:val="000560B7"/>
    <w:rsid w:val="000571E6"/>
    <w:rsid w:val="0006042D"/>
    <w:rsid w:val="00075C1E"/>
    <w:rsid w:val="00077A05"/>
    <w:rsid w:val="00087AC2"/>
    <w:rsid w:val="00094A6B"/>
    <w:rsid w:val="0009555A"/>
    <w:rsid w:val="000A377C"/>
    <w:rsid w:val="000A581A"/>
    <w:rsid w:val="000D1681"/>
    <w:rsid w:val="000E12D2"/>
    <w:rsid w:val="00155277"/>
    <w:rsid w:val="00156BF2"/>
    <w:rsid w:val="00164C14"/>
    <w:rsid w:val="001662C5"/>
    <w:rsid w:val="001776FB"/>
    <w:rsid w:val="00180A47"/>
    <w:rsid w:val="00181AAD"/>
    <w:rsid w:val="00181E95"/>
    <w:rsid w:val="00186046"/>
    <w:rsid w:val="001A03E1"/>
    <w:rsid w:val="001A394E"/>
    <w:rsid w:val="001B1E07"/>
    <w:rsid w:val="001C4421"/>
    <w:rsid w:val="001D0685"/>
    <w:rsid w:val="001D0B78"/>
    <w:rsid w:val="001E7121"/>
    <w:rsid w:val="001F5439"/>
    <w:rsid w:val="0020223F"/>
    <w:rsid w:val="00227001"/>
    <w:rsid w:val="00240A14"/>
    <w:rsid w:val="0026602F"/>
    <w:rsid w:val="00270711"/>
    <w:rsid w:val="00282602"/>
    <w:rsid w:val="00293B9B"/>
    <w:rsid w:val="002C06F6"/>
    <w:rsid w:val="002C7045"/>
    <w:rsid w:val="002D0224"/>
    <w:rsid w:val="002D67DB"/>
    <w:rsid w:val="00313401"/>
    <w:rsid w:val="003432D8"/>
    <w:rsid w:val="003817CD"/>
    <w:rsid w:val="003C36A9"/>
    <w:rsid w:val="003D1460"/>
    <w:rsid w:val="003E4903"/>
    <w:rsid w:val="003F2891"/>
    <w:rsid w:val="00416EB4"/>
    <w:rsid w:val="00432E57"/>
    <w:rsid w:val="00442DFA"/>
    <w:rsid w:val="004454EC"/>
    <w:rsid w:val="004466C1"/>
    <w:rsid w:val="0046565F"/>
    <w:rsid w:val="004710FB"/>
    <w:rsid w:val="0049141D"/>
    <w:rsid w:val="004973C0"/>
    <w:rsid w:val="004A129A"/>
    <w:rsid w:val="004A760C"/>
    <w:rsid w:val="004D7059"/>
    <w:rsid w:val="004E1815"/>
    <w:rsid w:val="004F4758"/>
    <w:rsid w:val="004F7639"/>
    <w:rsid w:val="00540474"/>
    <w:rsid w:val="00540C5C"/>
    <w:rsid w:val="005415D9"/>
    <w:rsid w:val="00544F98"/>
    <w:rsid w:val="0054535C"/>
    <w:rsid w:val="005541DC"/>
    <w:rsid w:val="00561F75"/>
    <w:rsid w:val="00596EE5"/>
    <w:rsid w:val="005B3E9C"/>
    <w:rsid w:val="005D0B89"/>
    <w:rsid w:val="005D41EC"/>
    <w:rsid w:val="005D6FEF"/>
    <w:rsid w:val="005E2595"/>
    <w:rsid w:val="005E3830"/>
    <w:rsid w:val="005E6BA9"/>
    <w:rsid w:val="00623194"/>
    <w:rsid w:val="00630EF3"/>
    <w:rsid w:val="00641FD1"/>
    <w:rsid w:val="00665AFA"/>
    <w:rsid w:val="0068405D"/>
    <w:rsid w:val="00694F3D"/>
    <w:rsid w:val="006968E6"/>
    <w:rsid w:val="006B18D5"/>
    <w:rsid w:val="006C1B6A"/>
    <w:rsid w:val="00712DAB"/>
    <w:rsid w:val="00726129"/>
    <w:rsid w:val="00733491"/>
    <w:rsid w:val="0075487D"/>
    <w:rsid w:val="00755594"/>
    <w:rsid w:val="00756E6F"/>
    <w:rsid w:val="00760222"/>
    <w:rsid w:val="00760295"/>
    <w:rsid w:val="00766174"/>
    <w:rsid w:val="007718B4"/>
    <w:rsid w:val="0079366F"/>
    <w:rsid w:val="007A418A"/>
    <w:rsid w:val="007B37F8"/>
    <w:rsid w:val="007B4D83"/>
    <w:rsid w:val="007E5A1A"/>
    <w:rsid w:val="007E7EEE"/>
    <w:rsid w:val="007F0B60"/>
    <w:rsid w:val="008002F3"/>
    <w:rsid w:val="00832197"/>
    <w:rsid w:val="008336D6"/>
    <w:rsid w:val="00835267"/>
    <w:rsid w:val="008365E6"/>
    <w:rsid w:val="00836B8F"/>
    <w:rsid w:val="00852B9B"/>
    <w:rsid w:val="00882D32"/>
    <w:rsid w:val="00884DDE"/>
    <w:rsid w:val="00897513"/>
    <w:rsid w:val="008A4445"/>
    <w:rsid w:val="008A5854"/>
    <w:rsid w:val="008B0DDE"/>
    <w:rsid w:val="008C05FC"/>
    <w:rsid w:val="008C3648"/>
    <w:rsid w:val="008E4683"/>
    <w:rsid w:val="008E4EBC"/>
    <w:rsid w:val="008F5F2D"/>
    <w:rsid w:val="008F71F9"/>
    <w:rsid w:val="009000E5"/>
    <w:rsid w:val="00923FA2"/>
    <w:rsid w:val="0094138C"/>
    <w:rsid w:val="00991E2E"/>
    <w:rsid w:val="009925CA"/>
    <w:rsid w:val="009B29C8"/>
    <w:rsid w:val="009B3559"/>
    <w:rsid w:val="009E6310"/>
    <w:rsid w:val="009F08E1"/>
    <w:rsid w:val="00A04233"/>
    <w:rsid w:val="00A32BED"/>
    <w:rsid w:val="00A3643D"/>
    <w:rsid w:val="00A7564F"/>
    <w:rsid w:val="00A85C17"/>
    <w:rsid w:val="00A87ACB"/>
    <w:rsid w:val="00AA36EC"/>
    <w:rsid w:val="00AC0D96"/>
    <w:rsid w:val="00AF0313"/>
    <w:rsid w:val="00B00CFE"/>
    <w:rsid w:val="00B06E29"/>
    <w:rsid w:val="00B07F72"/>
    <w:rsid w:val="00B10752"/>
    <w:rsid w:val="00B11720"/>
    <w:rsid w:val="00B21DF9"/>
    <w:rsid w:val="00B24FB0"/>
    <w:rsid w:val="00B40DA8"/>
    <w:rsid w:val="00B412A3"/>
    <w:rsid w:val="00B5467C"/>
    <w:rsid w:val="00B80330"/>
    <w:rsid w:val="00B84B83"/>
    <w:rsid w:val="00B922F7"/>
    <w:rsid w:val="00B9393D"/>
    <w:rsid w:val="00BC2F9B"/>
    <w:rsid w:val="00BD1A5D"/>
    <w:rsid w:val="00BD5BF4"/>
    <w:rsid w:val="00C010D9"/>
    <w:rsid w:val="00C15ACD"/>
    <w:rsid w:val="00C32AF4"/>
    <w:rsid w:val="00C47850"/>
    <w:rsid w:val="00C6667B"/>
    <w:rsid w:val="00C713E4"/>
    <w:rsid w:val="00C77BC4"/>
    <w:rsid w:val="00C80316"/>
    <w:rsid w:val="00CC0C9E"/>
    <w:rsid w:val="00CE09CE"/>
    <w:rsid w:val="00D03C91"/>
    <w:rsid w:val="00D11ACB"/>
    <w:rsid w:val="00D21589"/>
    <w:rsid w:val="00D23A40"/>
    <w:rsid w:val="00D263A7"/>
    <w:rsid w:val="00D60769"/>
    <w:rsid w:val="00D64BAD"/>
    <w:rsid w:val="00D6643F"/>
    <w:rsid w:val="00D770EE"/>
    <w:rsid w:val="00D8531D"/>
    <w:rsid w:val="00D94429"/>
    <w:rsid w:val="00DC6EF7"/>
    <w:rsid w:val="00DD2B37"/>
    <w:rsid w:val="00DD7144"/>
    <w:rsid w:val="00E311C1"/>
    <w:rsid w:val="00E411BF"/>
    <w:rsid w:val="00E47372"/>
    <w:rsid w:val="00E62FAC"/>
    <w:rsid w:val="00E6372B"/>
    <w:rsid w:val="00E66BA3"/>
    <w:rsid w:val="00E87B26"/>
    <w:rsid w:val="00E97A98"/>
    <w:rsid w:val="00EA0A67"/>
    <w:rsid w:val="00EB41CA"/>
    <w:rsid w:val="00EC1BE4"/>
    <w:rsid w:val="00EC39D1"/>
    <w:rsid w:val="00EE2814"/>
    <w:rsid w:val="00EE3CCC"/>
    <w:rsid w:val="00EE3D33"/>
    <w:rsid w:val="00F2099D"/>
    <w:rsid w:val="00F34CAE"/>
    <w:rsid w:val="00F369C2"/>
    <w:rsid w:val="00F50494"/>
    <w:rsid w:val="00F50A55"/>
    <w:rsid w:val="00F52138"/>
    <w:rsid w:val="00F55E4E"/>
    <w:rsid w:val="00F632B4"/>
    <w:rsid w:val="00F8120E"/>
    <w:rsid w:val="00F91E6A"/>
    <w:rsid w:val="00F97FF8"/>
    <w:rsid w:val="00FA4767"/>
    <w:rsid w:val="00FB7FF3"/>
    <w:rsid w:val="00FF010E"/>
    <w:rsid w:val="00FF433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65BF0"/>
  <w15:chartTrackingRefBased/>
  <w15:docId w15:val="{A2841605-CF03-497D-B387-620EF7F03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41DC"/>
  </w:style>
  <w:style w:type="paragraph" w:styleId="Heading1">
    <w:name w:val="heading 1"/>
    <w:basedOn w:val="Normal"/>
    <w:link w:val="Heading1Char"/>
    <w:uiPriority w:val="9"/>
    <w:qFormat/>
    <w:rsid w:val="001E7121"/>
    <w:pPr>
      <w:spacing w:before="100" w:beforeAutospacing="1" w:after="100" w:afterAutospacing="1" w:line="240" w:lineRule="auto"/>
      <w:outlineLvl w:val="0"/>
    </w:pPr>
    <w:rPr>
      <w:rFonts w:ascii="Times New Roman" w:hAnsi="Times New Roman" w:cs="Times New Roman"/>
      <w:b/>
      <w:bCs/>
      <w:kern w:val="36"/>
      <w:sz w:val="48"/>
      <w:szCs w:val="48"/>
      <w:lang w:val="en-GB" w:eastAsia="en-GB"/>
    </w:rPr>
  </w:style>
  <w:style w:type="paragraph" w:styleId="Heading2">
    <w:name w:val="heading 2"/>
    <w:basedOn w:val="Normal"/>
    <w:link w:val="Heading2Char"/>
    <w:uiPriority w:val="9"/>
    <w:qFormat/>
    <w:rsid w:val="001E7121"/>
    <w:pPr>
      <w:spacing w:before="100" w:beforeAutospacing="1" w:after="100" w:afterAutospacing="1" w:line="240" w:lineRule="auto"/>
      <w:outlineLvl w:val="1"/>
    </w:pPr>
    <w:rPr>
      <w:rFonts w:ascii="Times New Roman" w:hAnsi="Times New Roman" w:cs="Times New Roman"/>
      <w:b/>
      <w:bCs/>
      <w:sz w:val="36"/>
      <w:szCs w:val="3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41DC"/>
    <w:rPr>
      <w:sz w:val="16"/>
      <w:szCs w:val="16"/>
    </w:rPr>
  </w:style>
  <w:style w:type="paragraph" w:styleId="CommentText">
    <w:name w:val="annotation text"/>
    <w:basedOn w:val="Normal"/>
    <w:link w:val="CommentTextChar"/>
    <w:uiPriority w:val="99"/>
    <w:semiHidden/>
    <w:unhideWhenUsed/>
    <w:rsid w:val="005541DC"/>
    <w:pPr>
      <w:spacing w:line="240" w:lineRule="auto"/>
    </w:pPr>
    <w:rPr>
      <w:sz w:val="20"/>
      <w:szCs w:val="20"/>
    </w:rPr>
  </w:style>
  <w:style w:type="character" w:customStyle="1" w:styleId="CommentTextChar">
    <w:name w:val="Comment Text Char"/>
    <w:basedOn w:val="DefaultParagraphFont"/>
    <w:link w:val="CommentText"/>
    <w:uiPriority w:val="99"/>
    <w:semiHidden/>
    <w:rsid w:val="005541DC"/>
    <w:rPr>
      <w:sz w:val="20"/>
      <w:szCs w:val="20"/>
    </w:rPr>
  </w:style>
  <w:style w:type="paragraph" w:styleId="BalloonText">
    <w:name w:val="Balloon Text"/>
    <w:basedOn w:val="Normal"/>
    <w:link w:val="BalloonTextChar"/>
    <w:uiPriority w:val="99"/>
    <w:semiHidden/>
    <w:unhideWhenUsed/>
    <w:rsid w:val="005541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1D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40C5C"/>
    <w:rPr>
      <w:b/>
      <w:bCs/>
    </w:rPr>
  </w:style>
  <w:style w:type="character" w:customStyle="1" w:styleId="CommentSubjectChar">
    <w:name w:val="Comment Subject Char"/>
    <w:basedOn w:val="CommentTextChar"/>
    <w:link w:val="CommentSubject"/>
    <w:uiPriority w:val="99"/>
    <w:semiHidden/>
    <w:rsid w:val="00540C5C"/>
    <w:rPr>
      <w:b/>
      <w:bCs/>
      <w:sz w:val="20"/>
      <w:szCs w:val="20"/>
    </w:rPr>
  </w:style>
  <w:style w:type="character" w:styleId="Emphasis">
    <w:name w:val="Emphasis"/>
    <w:basedOn w:val="DefaultParagraphFont"/>
    <w:uiPriority w:val="20"/>
    <w:qFormat/>
    <w:rsid w:val="00186046"/>
    <w:rPr>
      <w:i/>
      <w:iCs/>
    </w:rPr>
  </w:style>
  <w:style w:type="paragraph" w:styleId="ListParagraph">
    <w:name w:val="List Paragraph"/>
    <w:basedOn w:val="Normal"/>
    <w:uiPriority w:val="34"/>
    <w:qFormat/>
    <w:rsid w:val="00DC6EF7"/>
    <w:pPr>
      <w:spacing w:after="0" w:line="240" w:lineRule="auto"/>
      <w:ind w:left="720"/>
      <w:contextualSpacing/>
    </w:pPr>
    <w:rPr>
      <w:sz w:val="24"/>
      <w:szCs w:val="24"/>
      <w:lang w:val="en-GB"/>
    </w:rPr>
  </w:style>
  <w:style w:type="character" w:styleId="Strong">
    <w:name w:val="Strong"/>
    <w:basedOn w:val="DefaultParagraphFont"/>
    <w:uiPriority w:val="22"/>
    <w:qFormat/>
    <w:rsid w:val="001E7121"/>
    <w:rPr>
      <w:b/>
      <w:bCs/>
    </w:rPr>
  </w:style>
  <w:style w:type="paragraph" w:styleId="NormalWeb">
    <w:name w:val="Normal (Web)"/>
    <w:basedOn w:val="Normal"/>
    <w:uiPriority w:val="99"/>
    <w:semiHidden/>
    <w:unhideWhenUsed/>
    <w:rsid w:val="001E7121"/>
    <w:pPr>
      <w:spacing w:before="100" w:beforeAutospacing="1" w:after="100" w:afterAutospacing="1" w:line="240" w:lineRule="auto"/>
    </w:pPr>
    <w:rPr>
      <w:rFonts w:ascii="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1E7121"/>
    <w:rPr>
      <w:rFonts w:ascii="Times New Roman" w:hAnsi="Times New Roman" w:cs="Times New Roman"/>
      <w:b/>
      <w:bCs/>
      <w:kern w:val="36"/>
      <w:sz w:val="48"/>
      <w:szCs w:val="48"/>
      <w:lang w:val="en-GB" w:eastAsia="en-GB"/>
    </w:rPr>
  </w:style>
  <w:style w:type="character" w:customStyle="1" w:styleId="Heading2Char">
    <w:name w:val="Heading 2 Char"/>
    <w:basedOn w:val="DefaultParagraphFont"/>
    <w:link w:val="Heading2"/>
    <w:uiPriority w:val="9"/>
    <w:rsid w:val="001E7121"/>
    <w:rPr>
      <w:rFonts w:ascii="Times New Roman" w:hAnsi="Times New Roman" w:cs="Times New Roman"/>
      <w:b/>
      <w:bCs/>
      <w:sz w:val="36"/>
      <w:szCs w:val="36"/>
      <w:lang w:val="en-GB" w:eastAsia="en-GB"/>
    </w:rPr>
  </w:style>
  <w:style w:type="character" w:styleId="Hyperlink">
    <w:name w:val="Hyperlink"/>
    <w:basedOn w:val="DefaultParagraphFont"/>
    <w:uiPriority w:val="99"/>
    <w:semiHidden/>
    <w:unhideWhenUsed/>
    <w:rsid w:val="001E7121"/>
    <w:rPr>
      <w:color w:val="0000FF"/>
      <w:u w:val="single"/>
    </w:rPr>
  </w:style>
  <w:style w:type="paragraph" w:styleId="Revision">
    <w:name w:val="Revision"/>
    <w:hidden/>
    <w:uiPriority w:val="99"/>
    <w:semiHidden/>
    <w:rsid w:val="00C77BC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061576">
      <w:bodyDiv w:val="1"/>
      <w:marLeft w:val="0"/>
      <w:marRight w:val="0"/>
      <w:marTop w:val="0"/>
      <w:marBottom w:val="0"/>
      <w:divBdr>
        <w:top w:val="none" w:sz="0" w:space="0" w:color="auto"/>
        <w:left w:val="none" w:sz="0" w:space="0" w:color="auto"/>
        <w:bottom w:val="none" w:sz="0" w:space="0" w:color="auto"/>
        <w:right w:val="none" w:sz="0" w:space="0" w:color="auto"/>
      </w:divBdr>
    </w:div>
    <w:div w:id="580725837">
      <w:bodyDiv w:val="1"/>
      <w:marLeft w:val="0"/>
      <w:marRight w:val="0"/>
      <w:marTop w:val="0"/>
      <w:marBottom w:val="0"/>
      <w:divBdr>
        <w:top w:val="none" w:sz="0" w:space="0" w:color="auto"/>
        <w:left w:val="none" w:sz="0" w:space="0" w:color="auto"/>
        <w:bottom w:val="none" w:sz="0" w:space="0" w:color="auto"/>
        <w:right w:val="none" w:sz="0" w:space="0" w:color="auto"/>
      </w:divBdr>
    </w:div>
    <w:div w:id="893083086">
      <w:bodyDiv w:val="1"/>
      <w:marLeft w:val="0"/>
      <w:marRight w:val="0"/>
      <w:marTop w:val="0"/>
      <w:marBottom w:val="0"/>
      <w:divBdr>
        <w:top w:val="none" w:sz="0" w:space="0" w:color="auto"/>
        <w:left w:val="none" w:sz="0" w:space="0" w:color="auto"/>
        <w:bottom w:val="none" w:sz="0" w:space="0" w:color="auto"/>
        <w:right w:val="none" w:sz="0" w:space="0" w:color="auto"/>
      </w:divBdr>
    </w:div>
    <w:div w:id="1019116369">
      <w:bodyDiv w:val="1"/>
      <w:marLeft w:val="0"/>
      <w:marRight w:val="0"/>
      <w:marTop w:val="0"/>
      <w:marBottom w:val="0"/>
      <w:divBdr>
        <w:top w:val="none" w:sz="0" w:space="0" w:color="auto"/>
        <w:left w:val="none" w:sz="0" w:space="0" w:color="auto"/>
        <w:bottom w:val="none" w:sz="0" w:space="0" w:color="auto"/>
        <w:right w:val="none" w:sz="0" w:space="0" w:color="auto"/>
      </w:divBdr>
      <w:divsChild>
        <w:div w:id="642463416">
          <w:marLeft w:val="0"/>
          <w:marRight w:val="0"/>
          <w:marTop w:val="0"/>
          <w:marBottom w:val="0"/>
          <w:divBdr>
            <w:top w:val="none" w:sz="0" w:space="0" w:color="auto"/>
            <w:left w:val="none" w:sz="0" w:space="0" w:color="auto"/>
            <w:bottom w:val="none" w:sz="0" w:space="0" w:color="auto"/>
            <w:right w:val="none" w:sz="0" w:space="0" w:color="auto"/>
          </w:divBdr>
        </w:div>
      </w:divsChild>
    </w:div>
    <w:div w:id="1787039714">
      <w:bodyDiv w:val="1"/>
      <w:marLeft w:val="0"/>
      <w:marRight w:val="0"/>
      <w:marTop w:val="0"/>
      <w:marBottom w:val="0"/>
      <w:divBdr>
        <w:top w:val="none" w:sz="0" w:space="0" w:color="auto"/>
        <w:left w:val="none" w:sz="0" w:space="0" w:color="auto"/>
        <w:bottom w:val="none" w:sz="0" w:space="0" w:color="auto"/>
        <w:right w:val="none" w:sz="0" w:space="0" w:color="auto"/>
      </w:divBdr>
      <w:divsChild>
        <w:div w:id="1344433095">
          <w:marLeft w:val="0"/>
          <w:marRight w:val="0"/>
          <w:marTop w:val="0"/>
          <w:marBottom w:val="0"/>
          <w:divBdr>
            <w:top w:val="none" w:sz="0" w:space="0" w:color="auto"/>
            <w:left w:val="none" w:sz="0" w:space="0" w:color="auto"/>
            <w:bottom w:val="none" w:sz="0" w:space="0" w:color="auto"/>
            <w:right w:val="none" w:sz="0" w:space="0" w:color="auto"/>
          </w:divBdr>
        </w:div>
      </w:divsChild>
    </w:div>
    <w:div w:id="1874075258">
      <w:bodyDiv w:val="1"/>
      <w:marLeft w:val="0"/>
      <w:marRight w:val="0"/>
      <w:marTop w:val="0"/>
      <w:marBottom w:val="0"/>
      <w:divBdr>
        <w:top w:val="none" w:sz="0" w:space="0" w:color="auto"/>
        <w:left w:val="none" w:sz="0" w:space="0" w:color="auto"/>
        <w:bottom w:val="none" w:sz="0" w:space="0" w:color="auto"/>
        <w:right w:val="none" w:sz="0" w:space="0" w:color="auto"/>
      </w:divBdr>
    </w:div>
    <w:div w:id="2037080111">
      <w:bodyDiv w:val="1"/>
      <w:marLeft w:val="0"/>
      <w:marRight w:val="0"/>
      <w:marTop w:val="0"/>
      <w:marBottom w:val="0"/>
      <w:divBdr>
        <w:top w:val="none" w:sz="0" w:space="0" w:color="auto"/>
        <w:left w:val="none" w:sz="0" w:space="0" w:color="auto"/>
        <w:bottom w:val="none" w:sz="0" w:space="0" w:color="auto"/>
        <w:right w:val="none" w:sz="0" w:space="0" w:color="auto"/>
      </w:divBdr>
    </w:div>
    <w:div w:id="206664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ciencemag.org/authors/instructions-preparing-initial-manuscript"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B95A3-D54D-4779-8D88-3235E106D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1428</Words>
  <Characters>6514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James Lawson</cp:lastModifiedBy>
  <cp:revision>4</cp:revision>
  <cp:lastPrinted>2017-12-04T05:21:00Z</cp:lastPrinted>
  <dcterms:created xsi:type="dcterms:W3CDTF">2018-05-10T02:16:00Z</dcterms:created>
  <dcterms:modified xsi:type="dcterms:W3CDTF">2018-05-1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d0bf0a-ee6a-382e-bbe6-91f81bb40cbf</vt:lpwstr>
  </property>
  <property fmtid="{D5CDD505-2E9C-101B-9397-08002B2CF9AE}" pid="24" name="Mendeley Citation Style_1">
    <vt:lpwstr>http://www.zotero.org/styles/journal-of-ecology</vt:lpwstr>
  </property>
</Properties>
</file>